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8E0450">
      <w:pPr>
        <w:autoSpaceDE w:val="0"/>
        <w:autoSpaceDN w:val="0"/>
        <w:adjustRightInd w:val="0"/>
        <w:jc w:val="center"/>
        <w:rPr>
          <w:sz w:val="72"/>
          <w:szCs w:val="72"/>
        </w:rPr>
      </w:pPr>
    </w:p>
    <w:p w14:paraId="4D288D47" w14:textId="77777777" w:rsidR="00743B33" w:rsidRDefault="00743B33" w:rsidP="008E0450">
      <w:pPr>
        <w:autoSpaceDE w:val="0"/>
        <w:autoSpaceDN w:val="0"/>
        <w:adjustRightInd w:val="0"/>
        <w:jc w:val="center"/>
        <w:rPr>
          <w:sz w:val="40"/>
          <w:szCs w:val="40"/>
        </w:rPr>
      </w:pPr>
    </w:p>
    <w:p w14:paraId="27C0AD31" w14:textId="77777777" w:rsidR="00743B33" w:rsidRPr="00743B33" w:rsidRDefault="00743B33" w:rsidP="008E0450">
      <w:pPr>
        <w:autoSpaceDE w:val="0"/>
        <w:autoSpaceDN w:val="0"/>
        <w:adjustRightInd w:val="0"/>
        <w:jc w:val="center"/>
        <w:rPr>
          <w:sz w:val="40"/>
          <w:szCs w:val="40"/>
        </w:rPr>
      </w:pPr>
    </w:p>
    <w:p w14:paraId="25C106D2" w14:textId="5D915B92" w:rsidR="008E0450" w:rsidRPr="00743B33" w:rsidRDefault="00600DAC" w:rsidP="008E0450">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8E0450">
      <w:pPr>
        <w:autoSpaceDE w:val="0"/>
        <w:autoSpaceDN w:val="0"/>
        <w:adjustRightInd w:val="0"/>
        <w:jc w:val="center"/>
        <w:rPr>
          <w:sz w:val="70"/>
          <w:szCs w:val="70"/>
        </w:rPr>
      </w:pPr>
    </w:p>
    <w:p w14:paraId="2B95E338" w14:textId="77777777" w:rsidR="008E0450" w:rsidRPr="00743B33" w:rsidRDefault="008E0450" w:rsidP="008E0450">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8E0450">
      <w:pPr>
        <w:autoSpaceDE w:val="0"/>
        <w:autoSpaceDN w:val="0"/>
        <w:adjustRightInd w:val="0"/>
        <w:rPr>
          <w:sz w:val="70"/>
          <w:szCs w:val="70"/>
        </w:rPr>
      </w:pPr>
    </w:p>
    <w:p w14:paraId="52B0D283" w14:textId="77777777" w:rsidR="008E0450" w:rsidRPr="00743B33" w:rsidRDefault="008E0450" w:rsidP="008E0450">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8E0450">
      <w:pPr>
        <w:jc w:val="center"/>
        <w:rPr>
          <w:sz w:val="70"/>
          <w:szCs w:val="70"/>
        </w:rPr>
      </w:pPr>
    </w:p>
    <w:p w14:paraId="6CFCAAC9" w14:textId="77777777" w:rsidR="008E0450" w:rsidRPr="00743B33" w:rsidRDefault="008E0450" w:rsidP="008E0450">
      <w:pPr>
        <w:jc w:val="center"/>
        <w:rPr>
          <w:b/>
          <w:bCs/>
          <w:sz w:val="70"/>
          <w:szCs w:val="70"/>
        </w:rPr>
      </w:pPr>
      <w:r w:rsidRPr="00743B33">
        <w:rPr>
          <w:sz w:val="70"/>
          <w:szCs w:val="70"/>
        </w:rPr>
        <w:t xml:space="preserve">Fall </w:t>
      </w:r>
      <w:r w:rsidR="00600DAC">
        <w:rPr>
          <w:sz w:val="70"/>
          <w:szCs w:val="70"/>
        </w:rPr>
        <w:t>2014</w:t>
      </w:r>
    </w:p>
    <w:p w14:paraId="3430E485" w14:textId="77777777" w:rsidR="008E0450" w:rsidRPr="008E0450" w:rsidRDefault="008E0450" w:rsidP="000569BB">
      <w:pPr>
        <w:jc w:val="center"/>
        <w:rPr>
          <w:b/>
          <w:bCs/>
        </w:rPr>
      </w:pPr>
    </w:p>
    <w:p w14:paraId="52BB93C3" w14:textId="77777777" w:rsidR="008E0450" w:rsidRDefault="008E0450" w:rsidP="000569BB">
      <w:pPr>
        <w:jc w:val="center"/>
        <w:rPr>
          <w:b/>
          <w:bCs/>
        </w:rPr>
      </w:pPr>
    </w:p>
    <w:p w14:paraId="01208AB1" w14:textId="77777777" w:rsidR="006F2185" w:rsidRDefault="006F2185" w:rsidP="000569BB">
      <w:pPr>
        <w:jc w:val="center"/>
        <w:rPr>
          <w:b/>
          <w:bCs/>
        </w:rPr>
      </w:pPr>
    </w:p>
    <w:p w14:paraId="58755C86" w14:textId="77777777" w:rsidR="006F2185" w:rsidRDefault="006F2185" w:rsidP="000569BB">
      <w:pPr>
        <w:jc w:val="center"/>
        <w:rPr>
          <w:bCs/>
          <w:sz w:val="70"/>
          <w:szCs w:val="70"/>
        </w:rPr>
      </w:pPr>
    </w:p>
    <w:p w14:paraId="296B71AD" w14:textId="77777777" w:rsidR="008E0450" w:rsidRDefault="008E0450" w:rsidP="000569BB">
      <w:pPr>
        <w:jc w:val="center"/>
        <w:rPr>
          <w:b/>
          <w:bCs/>
          <w:sz w:val="70"/>
          <w:szCs w:val="70"/>
        </w:rPr>
      </w:pPr>
    </w:p>
    <w:p w14:paraId="19F4B57E" w14:textId="77777777" w:rsidR="009D120E" w:rsidRPr="006F2185" w:rsidRDefault="009D120E" w:rsidP="000569BB">
      <w:pPr>
        <w:jc w:val="center"/>
        <w:rPr>
          <w:b/>
          <w:bCs/>
          <w:sz w:val="70"/>
          <w:szCs w:val="70"/>
        </w:rPr>
      </w:pPr>
    </w:p>
    <w:p w14:paraId="5BE36CBA" w14:textId="77777777" w:rsidR="002F0729" w:rsidRDefault="002F0729" w:rsidP="008E0450">
      <w:pPr>
        <w:jc w:val="center"/>
        <w:rPr>
          <w:b/>
          <w:bCs/>
          <w:sz w:val="28"/>
          <w:szCs w:val="28"/>
        </w:rPr>
      </w:pPr>
    </w:p>
    <w:p w14:paraId="3ECF0020" w14:textId="77777777" w:rsidR="002F0729" w:rsidRDefault="002F0729" w:rsidP="008E0450">
      <w:pPr>
        <w:jc w:val="center"/>
        <w:rPr>
          <w:b/>
          <w:bCs/>
          <w:sz w:val="28"/>
          <w:szCs w:val="28"/>
        </w:rPr>
      </w:pPr>
    </w:p>
    <w:p w14:paraId="26449C53" w14:textId="77777777" w:rsidR="002F0729" w:rsidRDefault="002F0729" w:rsidP="008E0450">
      <w:pPr>
        <w:jc w:val="center"/>
        <w:rPr>
          <w:b/>
          <w:bCs/>
          <w:sz w:val="28"/>
          <w:szCs w:val="28"/>
        </w:rPr>
      </w:pPr>
    </w:p>
    <w:p w14:paraId="312DE7AE" w14:textId="77777777" w:rsidR="006F2185" w:rsidRPr="009D120E" w:rsidRDefault="006F2185" w:rsidP="008E0450">
      <w:pPr>
        <w:jc w:val="center"/>
        <w:rPr>
          <w:bCs/>
          <w:sz w:val="28"/>
          <w:szCs w:val="28"/>
        </w:rPr>
      </w:pPr>
    </w:p>
    <w:p w14:paraId="491DDBA5" w14:textId="77777777" w:rsidR="005A1049" w:rsidRDefault="005A1049" w:rsidP="00313B9F">
      <w:pPr>
        <w:ind w:firstLine="720"/>
      </w:pPr>
    </w:p>
    <w:p w14:paraId="19803631" w14:textId="77777777" w:rsidR="005A1049" w:rsidRDefault="005A1049" w:rsidP="00313B9F">
      <w:pPr>
        <w:ind w:firstLine="720"/>
      </w:pPr>
    </w:p>
    <w:p w14:paraId="66ABA2D5" w14:textId="77777777" w:rsidR="005A1049" w:rsidRDefault="005A1049" w:rsidP="00313B9F">
      <w:pPr>
        <w:ind w:firstLine="720"/>
      </w:pPr>
    </w:p>
    <w:p w14:paraId="6192A596" w14:textId="77777777" w:rsidR="005A1049" w:rsidRDefault="005A1049" w:rsidP="00313B9F">
      <w:pPr>
        <w:ind w:firstLine="720"/>
      </w:pPr>
    </w:p>
    <w:p w14:paraId="51E74E06" w14:textId="77777777" w:rsidR="005A1049" w:rsidRDefault="005A1049" w:rsidP="00313B9F">
      <w:pPr>
        <w:ind w:firstLine="720"/>
      </w:pPr>
    </w:p>
    <w:p w14:paraId="31A9108D" w14:textId="77777777" w:rsidR="005A1049" w:rsidRDefault="005A1049" w:rsidP="00313B9F">
      <w:pPr>
        <w:ind w:firstLine="720"/>
      </w:pPr>
    </w:p>
    <w:p w14:paraId="3DECB8EE" w14:textId="77777777" w:rsidR="005A1049" w:rsidRDefault="005A1049" w:rsidP="00313B9F">
      <w:pPr>
        <w:ind w:firstLine="720"/>
      </w:pPr>
    </w:p>
    <w:p w14:paraId="3D7F55C8" w14:textId="77777777" w:rsidR="005A1049" w:rsidRDefault="005A1049" w:rsidP="00313B9F">
      <w:pPr>
        <w:ind w:firstLine="720"/>
      </w:pPr>
    </w:p>
    <w:p w14:paraId="590AB2E5" w14:textId="77777777" w:rsidR="005A1049" w:rsidRDefault="005A1049" w:rsidP="00313B9F">
      <w:pPr>
        <w:ind w:firstLine="720"/>
      </w:pPr>
    </w:p>
    <w:p w14:paraId="0A7DE1D9" w14:textId="77777777" w:rsidR="005A1049" w:rsidRDefault="005A1049" w:rsidP="00313B9F">
      <w:pPr>
        <w:ind w:firstLine="720"/>
      </w:pPr>
    </w:p>
    <w:p w14:paraId="1A4DEF77" w14:textId="77777777" w:rsidR="005A1049" w:rsidRDefault="005A1049" w:rsidP="00313B9F">
      <w:pPr>
        <w:ind w:firstLine="720"/>
      </w:pPr>
    </w:p>
    <w:p w14:paraId="3AE87376" w14:textId="77777777" w:rsidR="005A1049" w:rsidRDefault="005A1049" w:rsidP="00313B9F">
      <w:pPr>
        <w:ind w:firstLine="720"/>
      </w:pPr>
    </w:p>
    <w:p w14:paraId="02A2376F" w14:textId="77777777" w:rsidR="005A1049" w:rsidRDefault="005A1049" w:rsidP="00313B9F">
      <w:pPr>
        <w:ind w:firstLine="720"/>
      </w:pPr>
    </w:p>
    <w:p w14:paraId="24354E54" w14:textId="77777777" w:rsidR="005A1049" w:rsidRDefault="005A1049" w:rsidP="00313B9F">
      <w:pPr>
        <w:ind w:firstLine="720"/>
      </w:pPr>
    </w:p>
    <w:p w14:paraId="2C0ABE6B" w14:textId="77777777" w:rsidR="005A1049" w:rsidRDefault="005A1049" w:rsidP="00313B9F">
      <w:pPr>
        <w:ind w:firstLine="720"/>
      </w:pPr>
    </w:p>
    <w:p w14:paraId="3337C771" w14:textId="77777777" w:rsidR="005A1049" w:rsidRDefault="005A1049" w:rsidP="00313B9F">
      <w:pPr>
        <w:ind w:firstLine="720"/>
      </w:pPr>
    </w:p>
    <w:p w14:paraId="7DEB1935" w14:textId="77777777" w:rsidR="005A1049" w:rsidRDefault="005A1049" w:rsidP="00313B9F">
      <w:pPr>
        <w:ind w:firstLine="720"/>
      </w:pPr>
    </w:p>
    <w:p w14:paraId="3F32FA51" w14:textId="77777777" w:rsidR="005A1049" w:rsidRDefault="005A1049" w:rsidP="00313B9F">
      <w:pPr>
        <w:ind w:firstLine="720"/>
      </w:pPr>
    </w:p>
    <w:p w14:paraId="21B9DD34" w14:textId="77777777" w:rsidR="005A1049" w:rsidRDefault="005A1049" w:rsidP="00313B9F">
      <w:pPr>
        <w:ind w:firstLine="720"/>
      </w:pPr>
    </w:p>
    <w:p w14:paraId="7267DD51" w14:textId="77777777" w:rsidR="005A1049" w:rsidRDefault="005A1049" w:rsidP="00313B9F">
      <w:pPr>
        <w:ind w:firstLine="720"/>
      </w:pPr>
    </w:p>
    <w:p w14:paraId="15A26CEE" w14:textId="77777777" w:rsidR="005A1049" w:rsidRDefault="005A1049" w:rsidP="00313B9F">
      <w:pPr>
        <w:ind w:firstLine="720"/>
      </w:pPr>
    </w:p>
    <w:p w14:paraId="1339ADB9" w14:textId="77777777" w:rsidR="005A1049" w:rsidRDefault="005A1049" w:rsidP="00313B9F">
      <w:pPr>
        <w:ind w:firstLine="720"/>
      </w:pPr>
    </w:p>
    <w:p w14:paraId="26CA3BB8" w14:textId="77777777" w:rsidR="005A1049" w:rsidRDefault="005A1049" w:rsidP="00313B9F">
      <w:pPr>
        <w:ind w:firstLine="720"/>
      </w:pPr>
    </w:p>
    <w:p w14:paraId="3761CD72" w14:textId="77777777" w:rsidR="005A1049" w:rsidRDefault="005A1049" w:rsidP="00313B9F">
      <w:pPr>
        <w:ind w:firstLine="720"/>
      </w:pPr>
    </w:p>
    <w:p w14:paraId="3E1372D2" w14:textId="77777777" w:rsidR="005A1049" w:rsidRDefault="005A1049" w:rsidP="00313B9F">
      <w:pPr>
        <w:ind w:firstLine="720"/>
      </w:pPr>
    </w:p>
    <w:p w14:paraId="0B28A50E" w14:textId="77777777" w:rsidR="005A1049" w:rsidRDefault="005A1049" w:rsidP="00313B9F">
      <w:pPr>
        <w:ind w:firstLine="720"/>
      </w:pPr>
    </w:p>
    <w:p w14:paraId="3150B77E" w14:textId="77777777" w:rsidR="005A1049" w:rsidRDefault="005A1049" w:rsidP="00313B9F">
      <w:pPr>
        <w:ind w:firstLine="720"/>
      </w:pPr>
    </w:p>
    <w:p w14:paraId="009C3977" w14:textId="77777777" w:rsidR="005A1049" w:rsidRDefault="005A1049" w:rsidP="00313B9F">
      <w:pPr>
        <w:ind w:firstLine="720"/>
      </w:pPr>
    </w:p>
    <w:p w14:paraId="045531CC" w14:textId="77777777" w:rsidR="00870271" w:rsidRDefault="00870271" w:rsidP="00550FFE">
      <w:pPr>
        <w:jc w:val="center"/>
        <w:rPr>
          <w:b/>
          <w:sz w:val="72"/>
          <w:szCs w:val="72"/>
        </w:rPr>
      </w:pPr>
    </w:p>
    <w:p w14:paraId="53640EFD" w14:textId="77777777" w:rsidR="00550FFE" w:rsidRPr="00B64DBE" w:rsidRDefault="00550FFE" w:rsidP="00550FFE">
      <w:pPr>
        <w:jc w:val="center"/>
        <w:rPr>
          <w:b/>
          <w:sz w:val="72"/>
          <w:szCs w:val="72"/>
        </w:rPr>
      </w:pPr>
      <w:r w:rsidRPr="00B64DBE">
        <w:rPr>
          <w:b/>
          <w:sz w:val="72"/>
          <w:szCs w:val="72"/>
        </w:rPr>
        <w:t>A. SUMMARY</w:t>
      </w:r>
    </w:p>
    <w:p w14:paraId="409FE7DE" w14:textId="77777777" w:rsidR="00550FFE" w:rsidRDefault="00550FFE" w:rsidP="00042514">
      <w:pPr>
        <w:jc w:val="center"/>
        <w:rPr>
          <w:b/>
          <w:sz w:val="28"/>
          <w:szCs w:val="28"/>
        </w:rPr>
      </w:pPr>
    </w:p>
    <w:p w14:paraId="518F1613" w14:textId="77777777" w:rsidR="00550FFE" w:rsidRDefault="00550FFE" w:rsidP="00042514">
      <w:pPr>
        <w:jc w:val="center"/>
        <w:rPr>
          <w:b/>
          <w:sz w:val="28"/>
          <w:szCs w:val="28"/>
        </w:rPr>
      </w:pPr>
    </w:p>
    <w:p w14:paraId="794EBC5A" w14:textId="77777777" w:rsidR="00550FFE" w:rsidRDefault="00550FFE" w:rsidP="00042514">
      <w:pPr>
        <w:jc w:val="center"/>
        <w:rPr>
          <w:b/>
          <w:sz w:val="28"/>
          <w:szCs w:val="28"/>
        </w:rPr>
      </w:pPr>
    </w:p>
    <w:p w14:paraId="5C9CC6A6" w14:textId="77777777" w:rsidR="00550FFE" w:rsidRDefault="00550FFE" w:rsidP="00042514">
      <w:pPr>
        <w:jc w:val="center"/>
        <w:rPr>
          <w:b/>
          <w:sz w:val="28"/>
          <w:szCs w:val="28"/>
        </w:rPr>
      </w:pPr>
    </w:p>
    <w:p w14:paraId="057DB52F" w14:textId="77777777" w:rsidR="00550FFE" w:rsidRDefault="00550FFE" w:rsidP="00042514">
      <w:pPr>
        <w:jc w:val="center"/>
        <w:rPr>
          <w:b/>
          <w:sz w:val="28"/>
          <w:szCs w:val="28"/>
        </w:rPr>
      </w:pPr>
    </w:p>
    <w:p w14:paraId="429C8E9C" w14:textId="77777777" w:rsidR="00550FFE" w:rsidRDefault="00550FFE" w:rsidP="00042514">
      <w:pPr>
        <w:jc w:val="center"/>
        <w:rPr>
          <w:b/>
          <w:sz w:val="28"/>
          <w:szCs w:val="28"/>
        </w:rPr>
      </w:pPr>
    </w:p>
    <w:p w14:paraId="0B17DBE7" w14:textId="77777777" w:rsidR="00550FFE" w:rsidRDefault="00550FFE" w:rsidP="00042514">
      <w:pPr>
        <w:jc w:val="center"/>
        <w:rPr>
          <w:b/>
          <w:sz w:val="28"/>
          <w:szCs w:val="28"/>
        </w:rPr>
      </w:pPr>
    </w:p>
    <w:p w14:paraId="2D5BEF9B" w14:textId="77777777" w:rsidR="00550FFE" w:rsidRDefault="00550FFE" w:rsidP="00042514">
      <w:pPr>
        <w:jc w:val="center"/>
        <w:rPr>
          <w:b/>
          <w:sz w:val="28"/>
          <w:szCs w:val="28"/>
        </w:rPr>
      </w:pPr>
    </w:p>
    <w:p w14:paraId="3B03DA1C" w14:textId="77777777" w:rsidR="00550FFE" w:rsidRDefault="00550FFE" w:rsidP="00042514">
      <w:pPr>
        <w:jc w:val="center"/>
        <w:rPr>
          <w:b/>
          <w:sz w:val="28"/>
          <w:szCs w:val="28"/>
        </w:rPr>
      </w:pPr>
    </w:p>
    <w:p w14:paraId="1DD344FB" w14:textId="77777777" w:rsidR="00550FFE" w:rsidRDefault="00550FFE" w:rsidP="00042514">
      <w:pPr>
        <w:jc w:val="center"/>
        <w:rPr>
          <w:b/>
          <w:sz w:val="28"/>
          <w:szCs w:val="28"/>
        </w:rPr>
      </w:pPr>
    </w:p>
    <w:p w14:paraId="4D0A1EBC" w14:textId="77777777" w:rsidR="00042514" w:rsidRPr="00F65D16" w:rsidRDefault="00042514" w:rsidP="00927492">
      <w:pPr>
        <w:rPr>
          <w:b/>
          <w:sz w:val="28"/>
          <w:szCs w:val="28"/>
        </w:rPr>
      </w:pPr>
      <w:r w:rsidRPr="00F65D16">
        <w:rPr>
          <w:b/>
          <w:sz w:val="28"/>
          <w:szCs w:val="28"/>
        </w:rPr>
        <w:lastRenderedPageBreak/>
        <w:t>Summary Sheet: Recommendations for Promotion and/or Tenure</w:t>
      </w:r>
      <w:r w:rsidRPr="00F65D16">
        <w:rPr>
          <w:b/>
          <w:sz w:val="28"/>
          <w:szCs w:val="28"/>
        </w:rPr>
        <w:br/>
      </w:r>
    </w:p>
    <w:p w14:paraId="1849EC10" w14:textId="77777777" w:rsidR="00042514" w:rsidRPr="00F65D16" w:rsidRDefault="00042514" w:rsidP="002B3A90">
      <w:pPr>
        <w:rPr>
          <w:sz w:val="21"/>
          <w:szCs w:val="21"/>
          <w:u w:val="single"/>
        </w:rPr>
      </w:pPr>
      <w:r w:rsidRPr="00F65D16">
        <w:rPr>
          <w:sz w:val="21"/>
          <w:szCs w:val="21"/>
        </w:rPr>
        <w:t xml:space="preserve">Name of faculty member: </w:t>
      </w:r>
      <w:r w:rsidRPr="00F65D16">
        <w:rPr>
          <w:sz w:val="21"/>
          <w:szCs w:val="21"/>
          <w:u w:val="single"/>
        </w:rPr>
        <w:t xml:space="preserve">  </w:t>
      </w:r>
      <w:r w:rsidR="006A4DE2">
        <w:rPr>
          <w:sz w:val="21"/>
          <w:szCs w:val="21"/>
          <w:u w:val="single"/>
        </w:rPr>
        <w:t>Brian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 xml:space="preserve">Total years of teaching:   </w:t>
      </w:r>
      <w:r w:rsidR="00600DAC">
        <w:rPr>
          <w:sz w:val="21"/>
          <w:szCs w:val="21"/>
          <w:u w:val="single"/>
        </w:rPr>
        <w:t>5</w:t>
      </w:r>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Pr="00F65D16" w:rsidRDefault="00042514" w:rsidP="00042514">
      <w:pPr>
        <w:rPr>
          <w:b/>
          <w:sz w:val="21"/>
          <w:szCs w:val="21"/>
        </w:rPr>
      </w:pPr>
    </w:p>
    <w:p w14:paraId="5D411835" w14:textId="77777777" w:rsidR="00870271" w:rsidRDefault="00870271" w:rsidP="00D60ACC">
      <w:pPr>
        <w:jc w:val="center"/>
        <w:rPr>
          <w:b/>
          <w:sz w:val="28"/>
          <w:szCs w:val="28"/>
        </w:rPr>
      </w:pPr>
    </w:p>
    <w:p w14:paraId="254A93A7" w14:textId="77777777" w:rsidR="00A976FC" w:rsidRDefault="00A976FC" w:rsidP="00D60ACC">
      <w:pPr>
        <w:jc w:val="center"/>
        <w:rPr>
          <w:b/>
          <w:sz w:val="28"/>
          <w:szCs w:val="28"/>
        </w:rPr>
        <w:sectPr w:rsidR="00A976FC" w:rsidSect="006F5E6D">
          <w:headerReference w:type="default" r:id="rId8"/>
          <w:footerReference w:type="default" r:id="rId9"/>
          <w:pgSz w:w="12240" w:h="15840" w:code="1"/>
          <w:pgMar w:top="1440" w:right="1440" w:bottom="1440" w:left="1440" w:header="720" w:footer="720" w:gutter="0"/>
          <w:pgNumType w:start="1"/>
          <w:cols w:space="720"/>
          <w:docGrid w:linePitch="360"/>
        </w:sectPr>
      </w:pPr>
    </w:p>
    <w:p w14:paraId="390F44CF" w14:textId="77777777" w:rsidR="00FD60C7" w:rsidRPr="009E24B8" w:rsidRDefault="00FD60C7" w:rsidP="00D60ACC">
      <w:pPr>
        <w:jc w:val="center"/>
        <w:rPr>
          <w:b/>
          <w:sz w:val="28"/>
          <w:szCs w:val="28"/>
        </w:rPr>
      </w:pPr>
      <w:r w:rsidRPr="009E24B8">
        <w:rPr>
          <w:b/>
          <w:sz w:val="28"/>
          <w:szCs w:val="28"/>
        </w:rPr>
        <w:lastRenderedPageBreak/>
        <w:t>Educational History and Employment History</w:t>
      </w:r>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r w:rsidRPr="001445AA">
        <w:t xml:space="preserve">University of </w:t>
      </w:r>
      <w:r w:rsidR="00CC7BB7">
        <w:t>California, Davis</w:t>
      </w:r>
      <w:r w:rsidR="00BB242B">
        <w:tab/>
      </w:r>
      <w:r w:rsidRPr="001445AA">
        <w:t xml:space="preserve">Ph.D. </w:t>
      </w:r>
      <w:r w:rsidR="00CC7BB7">
        <w:tab/>
      </w:r>
      <w:r w:rsidR="00CC7BB7">
        <w:tab/>
      </w:r>
      <w:r>
        <w:tab/>
      </w:r>
      <w:r w:rsidR="00CC7BB7">
        <w:t>2002-2008</w:t>
      </w:r>
      <w:r>
        <w:tab/>
      </w:r>
      <w:r>
        <w:tab/>
        <w:t>Ph.D.</w:t>
      </w:r>
    </w:p>
    <w:p w14:paraId="656A6CA9" w14:textId="77777777" w:rsidR="00FD60C7" w:rsidRDefault="00CC7BB7" w:rsidP="00FD60C7">
      <w:pPr>
        <w:spacing w:line="360" w:lineRule="auto"/>
      </w:pPr>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
    <w:p w14:paraId="3ED78568" w14:textId="77777777" w:rsidR="00CC7BB7" w:rsidRDefault="00CC7BB7" w:rsidP="00FD60C7">
      <w:pPr>
        <w:spacing w:line="360" w:lineRule="auto"/>
      </w:pPr>
      <w:r>
        <w:tab/>
      </w:r>
      <w:r>
        <w:tab/>
      </w:r>
      <w:r>
        <w:tab/>
      </w:r>
      <w:r>
        <w:tab/>
      </w:r>
      <w:r>
        <w:tab/>
      </w:r>
      <w:r w:rsidR="00F06A25">
        <w:t xml:space="preserve">cum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r w:rsidRPr="00FD60C7">
        <w:rPr>
          <w:u w:val="single"/>
        </w:rPr>
        <w:t>of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r>
        <w:t>NESCent</w:t>
      </w:r>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77777777" w:rsidR="005E1BF3" w:rsidRPr="00D56CDC" w:rsidRDefault="005E1BF3" w:rsidP="005E1BF3">
      <w:pPr>
        <w:jc w:val="center"/>
        <w:rPr>
          <w:b/>
        </w:rPr>
      </w:pPr>
      <w:r w:rsidRPr="00D56CDC">
        <w:rPr>
          <w:b/>
        </w:rPr>
        <w:t>STATEMENT OF RESPONSIBILITIES</w:t>
      </w:r>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73143302"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core learning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6D23858D" w:rsidR="00DA5869" w:rsidRDefault="005E1BF3" w:rsidP="00DA5869">
      <w:r>
        <w:t>Dr</w:t>
      </w:r>
      <w:r w:rsidR="003C2D42">
        <w:t>. O’Meara</w:t>
      </w:r>
      <w:r>
        <w:t xml:space="preserve"> is conducting research </w:t>
      </w:r>
      <w:r w:rsidR="00A54985">
        <w:t xml:space="preserve">about macroevolutionary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98,252 (sole recipient) from the iPlant Collaborative (NSF-sponsored), a grant of $141,143 from NSF as Co-PI ($28,228 for his use)</w:t>
      </w:r>
      <w:r w:rsidR="00E86A20">
        <w:t>, a grant of $320,000 from NSF as PI</w:t>
      </w:r>
      <w:r w:rsidR="00B74E5E">
        <w:t xml:space="preserve"> (with additional funds going to Co-PI Bryan Carstens),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6C220114"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p>
    <w:p w14:paraId="48A7EC6C" w14:textId="77777777" w:rsidR="00B74E5E" w:rsidRDefault="00B74E5E" w:rsidP="005E1BF3"/>
    <w:p w14:paraId="18B5CD26" w14:textId="35DB1561" w:rsidR="00CC49EF" w:rsidRPr="00600167" w:rsidRDefault="00B74E5E" w:rsidP="005E1BF3">
      <w:r>
        <w:t>Internationally, h</w:t>
      </w:r>
      <w:r w:rsidR="00C152FF">
        <w:t>e is an elected member of the Society of Systematic Biologists Council, a member of the Phylotastic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iEvoBio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A976FC">
          <w:headerReference w:type="default" r:id="rId10"/>
          <w:footerReference w:type="default" r:id="rId11"/>
          <w:pgSz w:w="12240" w:h="15840" w:code="1"/>
          <w:pgMar w:top="1440" w:right="1440" w:bottom="1440" w:left="1440" w:header="720" w:footer="720" w:gutter="0"/>
          <w:pgNumType w:start="2"/>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77777777" w:rsidR="00BB0C1C" w:rsidRPr="00CA5968" w:rsidRDefault="00BB0C1C" w:rsidP="00CA5968">
      <w:pPr>
        <w:spacing w:line="360" w:lineRule="auto"/>
        <w:ind w:left="720" w:hanging="720"/>
        <w:jc w:val="center"/>
        <w:rPr>
          <w:b/>
          <w:bCs/>
          <w:sz w:val="72"/>
          <w:szCs w:val="72"/>
        </w:rPr>
      </w:pPr>
      <w:r w:rsidRPr="00CA5968">
        <w:rPr>
          <w:b/>
          <w:bCs/>
          <w:sz w:val="72"/>
          <w:szCs w:val="72"/>
        </w:rPr>
        <w:t>B. TEACHING ABILITY AND EFFECTIVENESS</w:t>
      </w:r>
    </w:p>
    <w:p w14:paraId="55213D5C" w14:textId="77777777" w:rsidR="00BB0C1C" w:rsidRPr="00CA5968" w:rsidRDefault="00BB0C1C" w:rsidP="000569BB">
      <w:pPr>
        <w:spacing w:line="360" w:lineRule="auto"/>
        <w:ind w:left="720" w:hanging="720"/>
        <w:jc w:val="center"/>
        <w:rPr>
          <w:b/>
          <w:bCs/>
          <w:sz w:val="72"/>
          <w:szCs w:val="72"/>
        </w:rPr>
      </w:pPr>
    </w:p>
    <w:p w14:paraId="773BDDB7" w14:textId="77777777" w:rsidR="00BB0C1C" w:rsidRDefault="00BB0C1C" w:rsidP="000569BB">
      <w:pPr>
        <w:spacing w:line="360" w:lineRule="auto"/>
        <w:ind w:left="720" w:hanging="720"/>
        <w:jc w:val="center"/>
        <w:rPr>
          <w:b/>
          <w:bCs/>
          <w:sz w:val="32"/>
          <w:szCs w:val="32"/>
        </w:rPr>
      </w:pPr>
    </w:p>
    <w:p w14:paraId="4EB5B9E1" w14:textId="77777777" w:rsidR="00BB0C1C" w:rsidRDefault="00BB0C1C" w:rsidP="00FD60C7">
      <w:pPr>
        <w:spacing w:line="360" w:lineRule="auto"/>
        <w:ind w:left="720" w:hanging="720"/>
        <w:rPr>
          <w:b/>
          <w:bCs/>
        </w:rPr>
      </w:pPr>
    </w:p>
    <w:p w14:paraId="2CA8C515" w14:textId="77777777" w:rsidR="00BB0C1C" w:rsidRDefault="00BB0C1C" w:rsidP="00FD60C7">
      <w:pPr>
        <w:spacing w:line="360" w:lineRule="auto"/>
        <w:ind w:left="720" w:hanging="720"/>
        <w:rPr>
          <w:b/>
          <w:bCs/>
        </w:rPr>
      </w:pPr>
    </w:p>
    <w:p w14:paraId="619D7006" w14:textId="77777777" w:rsidR="00BB0C1C" w:rsidRDefault="00BB0C1C" w:rsidP="00FD60C7">
      <w:pPr>
        <w:spacing w:line="360" w:lineRule="auto"/>
        <w:ind w:left="720" w:hanging="720"/>
        <w:rPr>
          <w:b/>
          <w:bCs/>
        </w:rPr>
      </w:pPr>
    </w:p>
    <w:p w14:paraId="6FDF7543" w14:textId="77777777" w:rsidR="00BB0C1C" w:rsidRDefault="00BB0C1C" w:rsidP="00FD60C7">
      <w:pPr>
        <w:spacing w:line="360" w:lineRule="auto"/>
        <w:ind w:left="720" w:hanging="720"/>
        <w:rPr>
          <w:b/>
          <w:bCs/>
        </w:rPr>
      </w:pPr>
    </w:p>
    <w:p w14:paraId="6AA2786F" w14:textId="77777777" w:rsidR="00BB0C1C" w:rsidRDefault="00BB0C1C" w:rsidP="00FD60C7">
      <w:pPr>
        <w:spacing w:line="360" w:lineRule="auto"/>
        <w:ind w:left="720" w:hanging="720"/>
        <w:rPr>
          <w:b/>
          <w:bCs/>
        </w:rPr>
      </w:pPr>
    </w:p>
    <w:p w14:paraId="75F32625" w14:textId="77777777" w:rsidR="00BB0C1C" w:rsidRDefault="00BB0C1C" w:rsidP="00FD60C7">
      <w:pPr>
        <w:spacing w:line="360" w:lineRule="auto"/>
        <w:ind w:left="720" w:hanging="720"/>
        <w:rPr>
          <w:b/>
          <w:bCs/>
        </w:rPr>
      </w:pPr>
    </w:p>
    <w:p w14:paraId="0C0B41E5" w14:textId="77777777" w:rsidR="00BB0C1C" w:rsidRDefault="00BB0C1C" w:rsidP="00FD60C7">
      <w:pPr>
        <w:spacing w:line="360" w:lineRule="auto"/>
        <w:ind w:left="720" w:hanging="720"/>
        <w:rPr>
          <w:b/>
          <w:bCs/>
        </w:rPr>
      </w:pPr>
    </w:p>
    <w:p w14:paraId="26EBA9C3" w14:textId="77777777" w:rsidR="00BB0C1C" w:rsidRDefault="00BB0C1C" w:rsidP="00FD60C7">
      <w:pPr>
        <w:spacing w:line="360" w:lineRule="auto"/>
        <w:ind w:left="720" w:hanging="720"/>
        <w:rPr>
          <w:b/>
          <w:bCs/>
        </w:rPr>
      </w:pPr>
    </w:p>
    <w:p w14:paraId="39DC60D4" w14:textId="77777777" w:rsidR="00CA5968" w:rsidRDefault="00CA5968" w:rsidP="00BB0C1C">
      <w:pPr>
        <w:spacing w:line="360" w:lineRule="auto"/>
        <w:ind w:left="720" w:hanging="720"/>
        <w:jc w:val="center"/>
        <w:rPr>
          <w:b/>
          <w:bCs/>
          <w:sz w:val="28"/>
          <w:szCs w:val="28"/>
        </w:rPr>
        <w:sectPr w:rsidR="00CA5968" w:rsidSect="00A976FC">
          <w:headerReference w:type="default" r:id="rId12"/>
          <w:footerReference w:type="default" r:id="rId13"/>
          <w:pgSz w:w="12240" w:h="15840" w:code="1"/>
          <w:pgMar w:top="1440" w:right="1440" w:bottom="1440" w:left="1440" w:header="720" w:footer="720" w:gutter="0"/>
          <w:pgNumType w:start="2"/>
          <w:cols w:space="720"/>
          <w:docGrid w:linePitch="360"/>
        </w:sectPr>
      </w:pPr>
    </w:p>
    <w:p w14:paraId="567B6753" w14:textId="77777777" w:rsidR="00697B6A" w:rsidRPr="00870271" w:rsidRDefault="000569BB" w:rsidP="00BB0C1C">
      <w:pPr>
        <w:spacing w:line="360" w:lineRule="auto"/>
        <w:ind w:left="720" w:hanging="720"/>
        <w:jc w:val="center"/>
        <w:rPr>
          <w:b/>
          <w:bCs/>
          <w:sz w:val="28"/>
          <w:szCs w:val="28"/>
        </w:rPr>
      </w:pPr>
      <w:r w:rsidRPr="00870271">
        <w:rPr>
          <w:b/>
          <w:bCs/>
          <w:sz w:val="28"/>
          <w:szCs w:val="28"/>
        </w:rPr>
        <w:lastRenderedPageBreak/>
        <w:t>Statement of teaching philosophy and description of its implementation</w:t>
      </w:r>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faculty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group.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faculty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4" w:history="1">
        <w:r w:rsidR="004D21E0" w:rsidRPr="004D21E0">
          <w:rPr>
            <w:rStyle w:val="Hyperlink"/>
          </w:rPr>
          <w:t>http://lampyr.org</w:t>
        </w:r>
      </w:hyperlink>
      <w:r w:rsidR="004D21E0" w:rsidRPr="004D21E0">
        <w:t>) to help them learn about nearby biodiversity, and graded hundreds of essays. I tried to use readings, clicker questions, MasteringBiology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labradoodle”). As the course went on, I modified my slides (which were made available to students as pdfs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Overall, I think I targeted the class at too high a level of understanding without providing enough basic framework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Schussler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NIMBioS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NIMBioS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6E9B8FA9" w14:textId="097EF830" w:rsidR="001F43A6" w:rsidRDefault="00F53622" w:rsidP="00BB6490">
      <w:pPr>
        <w:widowControl w:val="0"/>
        <w:autoSpaceDE w:val="0"/>
        <w:autoSpaceDN w:val="0"/>
        <w:adjustRightInd w:val="0"/>
        <w:spacing w:after="240"/>
        <w:rPr>
          <w:bCs/>
        </w:rPr>
      </w:pPr>
      <w:r>
        <w:rPr>
          <w:bCs/>
        </w:rPr>
        <w:t>Among EEB tenure track faculty, my teaching contribution to the department is substantial</w:t>
      </w:r>
      <w:r w:rsidR="007C43D1">
        <w:rPr>
          <w:bCs/>
        </w:rPr>
        <w:t>. The figure below summarizes data for just the three most recent semesters (Fall 2013-Fall 2014)</w:t>
      </w:r>
      <w:r w:rsidR="002B353E">
        <w:rPr>
          <w:bCs/>
        </w:rPr>
        <w:t xml:space="preserve"> for courses in Biology and EEB taught by EEB tenure track faculty</w:t>
      </w:r>
      <w:r w:rsidR="007C43D1">
        <w:rPr>
          <w:bCs/>
        </w:rPr>
        <w:t>:</w:t>
      </w:r>
    </w:p>
    <w:p w14:paraId="08281749" w14:textId="203C399E" w:rsidR="00F53622" w:rsidRDefault="00F53622" w:rsidP="00BB6490">
      <w:pPr>
        <w:widowControl w:val="0"/>
        <w:autoSpaceDE w:val="0"/>
        <w:autoSpaceDN w:val="0"/>
        <w:adjustRightInd w:val="0"/>
        <w:spacing w:after="240"/>
        <w:rPr>
          <w:bCs/>
        </w:rPr>
      </w:pPr>
      <w:r>
        <w:rPr>
          <w:bCs/>
          <w:noProof/>
        </w:rPr>
        <w:drawing>
          <wp:inline distT="0" distB="0" distL="0" distR="0" wp14:anchorId="417B3498" wp14:editId="6D84B0EB">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achingNoName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E98E645" w14:textId="060703F3" w:rsidR="00870271" w:rsidRPr="007C43D1" w:rsidRDefault="007C43D1" w:rsidP="00412502">
      <w:pPr>
        <w:rPr>
          <w:caps/>
          <w:sz w:val="28"/>
          <w:szCs w:val="32"/>
        </w:rPr>
      </w:pPr>
      <w:r>
        <w:rPr>
          <w:bCs/>
        </w:rPr>
        <w:t xml:space="preserve">If </w:t>
      </w:r>
      <w:r w:rsidR="002B353E">
        <w:rPr>
          <w:bCs/>
        </w:rPr>
        <w:t>courses</w:t>
      </w:r>
      <w:r>
        <w:rPr>
          <w:bCs/>
        </w:rPr>
        <w:t xml:space="preserve"> are weighted so that the faculty who coteach them </w:t>
      </w:r>
      <w:r w:rsidR="002B02CF">
        <w:rPr>
          <w:bCs/>
        </w:rPr>
        <w:t xml:space="preserve">equally </w:t>
      </w:r>
      <w:r>
        <w:rPr>
          <w:bCs/>
        </w:rPr>
        <w:t xml:space="preserve">divide the credit hours and credit for teaching a course, I am second in the department in terms of contribution on either measure; the same pattern holds if classes are unweighted. There are excellent reasons for variation in teaching load across faculty (sabbaticals, teaching buy out due to grants, and so </w:t>
      </w:r>
      <w:r>
        <w:rPr>
          <w:bCs/>
        </w:rPr>
        <w:lastRenderedPageBreak/>
        <w:t>forth); my emphasis here is merely that I have become an important part of our efforts to teach undergraduate and graduate students.</w:t>
      </w:r>
      <w:r w:rsidR="00115F1F">
        <w:rPr>
          <w:bCs/>
        </w:rPr>
        <w:t xml:space="preserve"> I have taught every graduate student who has entered our program over t</w:t>
      </w:r>
      <w:r w:rsidR="001C543E">
        <w:rPr>
          <w:bCs/>
        </w:rPr>
        <w:t>he last six years, for example, as one of just three consistent instructors in our core class.</w:t>
      </w:r>
    </w:p>
    <w:p w14:paraId="73A703C7" w14:textId="77777777" w:rsidR="007C43D1" w:rsidRDefault="007C43D1" w:rsidP="00412502">
      <w:pPr>
        <w:rPr>
          <w:b/>
          <w:caps/>
          <w:sz w:val="28"/>
          <w:szCs w:val="32"/>
        </w:rPr>
      </w:pPr>
    </w:p>
    <w:p w14:paraId="7AC6D169" w14:textId="77777777" w:rsidR="00BB0C1C" w:rsidRDefault="00BB0C1C" w:rsidP="00BB0C1C">
      <w:pPr>
        <w:jc w:val="center"/>
        <w:rPr>
          <w:b/>
          <w:caps/>
          <w:sz w:val="28"/>
          <w:szCs w:val="32"/>
        </w:rPr>
      </w:pPr>
      <w:r w:rsidRPr="00D73D68">
        <w:rPr>
          <w:b/>
          <w:caps/>
          <w:sz w:val="28"/>
          <w:szCs w:val="32"/>
        </w:rPr>
        <w:t>Summary of Teaching Assignments for Review Period</w:t>
      </w:r>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14-day enrlmnt</w:t>
            </w:r>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Respon</w:t>
            </w:r>
          </w:p>
        </w:tc>
        <w:tc>
          <w:tcPr>
            <w:tcW w:w="0" w:type="auto"/>
            <w:shd w:val="pct20" w:color="000000" w:fill="FFFFFF"/>
          </w:tcPr>
          <w:p w14:paraId="5F9A6665" w14:textId="77777777" w:rsidR="000569BB" w:rsidRPr="00062117" w:rsidRDefault="000569BB" w:rsidP="00D01B8F">
            <w:pPr>
              <w:rPr>
                <w:b/>
                <w:bCs/>
                <w:i/>
                <w:iCs/>
                <w:sz w:val="22"/>
                <w:szCs w:val="22"/>
              </w:rPr>
            </w:pPr>
            <w:r w:rsidRPr="00062117">
              <w:rPr>
                <w:b/>
                <w:bCs/>
                <w:i/>
                <w:iCs/>
                <w:sz w:val="22"/>
                <w:szCs w:val="22"/>
              </w:rPr>
              <w:t>Lec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lastRenderedPageBreak/>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r>
              <w:rPr>
                <w:b/>
                <w:sz w:val="22"/>
                <w:szCs w:val="22"/>
              </w:rPr>
              <w:t>Phyloseminar</w:t>
            </w:r>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77777777" w:rsidR="00870271" w:rsidRPr="00E906A4" w:rsidRDefault="00870271" w:rsidP="00E906A4">
      <w:pPr>
        <w:jc w:val="center"/>
        <w:rPr>
          <w:sz w:val="22"/>
          <w:szCs w:val="22"/>
        </w:rPr>
      </w:pPr>
      <w:r w:rsidRPr="00D73D68">
        <w:rPr>
          <w:b/>
          <w:bCs/>
          <w:sz w:val="28"/>
          <w:szCs w:val="28"/>
        </w:rPr>
        <w:t xml:space="preserve">SAIS </w:t>
      </w:r>
      <w:r>
        <w:rPr>
          <w:b/>
          <w:bCs/>
          <w:sz w:val="28"/>
          <w:szCs w:val="28"/>
        </w:rPr>
        <w:t>REPORTS</w:t>
      </w:r>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r w:rsidRPr="00720988">
              <w:rPr>
                <w:b/>
                <w:bCs/>
              </w:rPr>
              <w:t>Sem/     Year</w:t>
            </w:r>
          </w:p>
        </w:tc>
        <w:tc>
          <w:tcPr>
            <w:tcW w:w="1298" w:type="dxa"/>
            <w:shd w:val="pct5" w:color="000000" w:fill="FFFFFF"/>
          </w:tcPr>
          <w:p w14:paraId="049F75E2" w14:textId="77777777" w:rsidR="009914BC" w:rsidRPr="00720988" w:rsidRDefault="009914BC" w:rsidP="00720988">
            <w:pPr>
              <w:rPr>
                <w:b/>
                <w:bCs/>
              </w:rPr>
            </w:pPr>
            <w:r w:rsidRPr="00720988">
              <w:rPr>
                <w:b/>
                <w:bCs/>
              </w:rPr>
              <w:t>Course/        Hrs</w:t>
            </w:r>
          </w:p>
        </w:tc>
        <w:tc>
          <w:tcPr>
            <w:tcW w:w="1110" w:type="dxa"/>
            <w:shd w:val="pct5" w:color="000000" w:fill="FFFFFF"/>
          </w:tcPr>
          <w:p w14:paraId="747A1682" w14:textId="77777777" w:rsidR="009914BC" w:rsidRPr="00720988" w:rsidRDefault="009914BC" w:rsidP="00720988">
            <w:pPr>
              <w:rPr>
                <w:b/>
                <w:bCs/>
              </w:rPr>
            </w:pPr>
            <w:r w:rsidRPr="00720988">
              <w:rPr>
                <w:b/>
                <w:bCs/>
              </w:rPr>
              <w:t>No. of Students</w:t>
            </w:r>
          </w:p>
        </w:tc>
        <w:tc>
          <w:tcPr>
            <w:tcW w:w="1284" w:type="dxa"/>
            <w:shd w:val="pct5" w:color="000000" w:fill="FFFFFF"/>
          </w:tcPr>
          <w:p w14:paraId="0ABE72A7" w14:textId="77777777" w:rsidR="009914BC" w:rsidRPr="00720988" w:rsidRDefault="009914BC" w:rsidP="00720988">
            <w:pPr>
              <w:rPr>
                <w:b/>
                <w:bCs/>
              </w:rPr>
            </w:pPr>
            <w:r w:rsidRPr="00720988">
              <w:rPr>
                <w:b/>
                <w:bCs/>
              </w:rPr>
              <w:t>No. of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lastRenderedPageBreak/>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  5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77777777" w:rsidR="008F0790" w:rsidRDefault="008F0790" w:rsidP="008F0790">
      <w:pPr>
        <w:ind w:left="720" w:hanging="720"/>
        <w:jc w:val="center"/>
        <w:rPr>
          <w:b/>
          <w:bCs/>
          <w:sz w:val="28"/>
          <w:szCs w:val="28"/>
        </w:rPr>
      </w:pPr>
      <w:r>
        <w:rPr>
          <w:b/>
          <w:bCs/>
          <w:sz w:val="28"/>
          <w:szCs w:val="28"/>
        </w:rPr>
        <w:t>PEER REVIEW OF TEACHING</w:t>
      </w:r>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Sandy Echternacht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0EBD81F" w:rsidR="003C6630" w:rsidRDefault="003C6630" w:rsidP="003C6630">
      <w:pPr>
        <w:ind w:left="720" w:hanging="720"/>
        <w:jc w:val="center"/>
        <w:rPr>
          <w:b/>
          <w:bCs/>
          <w:sz w:val="28"/>
          <w:szCs w:val="28"/>
        </w:rPr>
      </w:pPr>
      <w:r>
        <w:rPr>
          <w:b/>
          <w:bCs/>
          <w:sz w:val="28"/>
          <w:szCs w:val="28"/>
        </w:rPr>
        <w:t>SUMMARY OF STUDENT COMMENTS</w:t>
      </w:r>
    </w:p>
    <w:p w14:paraId="249AF09B" w14:textId="77777777" w:rsidR="003C6630" w:rsidRDefault="003C6630" w:rsidP="003C6630">
      <w:pPr>
        <w:ind w:left="720" w:hanging="720"/>
        <w:jc w:val="center"/>
        <w:rPr>
          <w:b/>
          <w:bCs/>
          <w:sz w:val="28"/>
          <w:szCs w:val="28"/>
        </w:rPr>
      </w:pPr>
    </w:p>
    <w:p w14:paraId="3CD7D4A3" w14:textId="4E5E1B3F" w:rsidR="009D5245" w:rsidRDefault="003C6630" w:rsidP="003C6630">
      <w:pPr>
        <w:ind w:left="720" w:hanging="720"/>
        <w:rPr>
          <w:b/>
          <w:bCs/>
        </w:rPr>
      </w:pPr>
      <w:r>
        <w:rPr>
          <w:bCs/>
        </w:rPr>
        <w:t xml:space="preserve">I collect comments via an anonymous comment form during the semester (and for workshops and other places I teach) and SAIS reports at the end of each semester. </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5746ED42" w14:textId="77777777" w:rsidR="009D5245" w:rsidRDefault="009D5245" w:rsidP="0063379D">
      <w:pPr>
        <w:ind w:left="720" w:hanging="720"/>
        <w:rPr>
          <w:b/>
          <w:bCs/>
        </w:rPr>
      </w:pPr>
    </w:p>
    <w:p w14:paraId="5708F2EA" w14:textId="77777777" w:rsidR="009D5245" w:rsidRDefault="009D5245" w:rsidP="0063379D">
      <w:pPr>
        <w:ind w:left="720" w:hanging="720"/>
        <w:rPr>
          <w:b/>
          <w:bCs/>
        </w:rPr>
      </w:pPr>
    </w:p>
    <w:p w14:paraId="0D5BD11B" w14:textId="77777777" w:rsidR="009D5245" w:rsidRDefault="009D5245" w:rsidP="0063379D">
      <w:pPr>
        <w:ind w:left="720" w:hanging="720"/>
        <w:rPr>
          <w:b/>
          <w:bCs/>
        </w:rPr>
      </w:pPr>
    </w:p>
    <w:p w14:paraId="1671A0F9" w14:textId="77777777" w:rsidR="009D5245" w:rsidRDefault="009D5245" w:rsidP="0063379D">
      <w:pPr>
        <w:ind w:left="720" w:hanging="720"/>
        <w:rPr>
          <w:b/>
          <w:bCs/>
        </w:rPr>
      </w:pPr>
    </w:p>
    <w:p w14:paraId="203931B9" w14:textId="77777777" w:rsidR="009D5245" w:rsidRDefault="009D5245" w:rsidP="0063379D">
      <w:pPr>
        <w:ind w:left="720" w:hanging="720"/>
        <w:rPr>
          <w:b/>
          <w:bCs/>
        </w:rPr>
      </w:pPr>
    </w:p>
    <w:p w14:paraId="4D3541B3" w14:textId="77777777" w:rsidR="009D5245" w:rsidRDefault="009D5245" w:rsidP="0063379D">
      <w:pPr>
        <w:ind w:left="720" w:hanging="720"/>
        <w:rPr>
          <w:b/>
          <w:bCs/>
        </w:rPr>
      </w:pPr>
    </w:p>
    <w:p w14:paraId="0F265269" w14:textId="77777777" w:rsidR="009D5245" w:rsidRDefault="009D5245" w:rsidP="0063379D">
      <w:pPr>
        <w:ind w:left="720" w:hanging="720"/>
        <w:rPr>
          <w:b/>
          <w:bCs/>
        </w:rPr>
      </w:pPr>
    </w:p>
    <w:p w14:paraId="4C344C94" w14:textId="77777777" w:rsidR="009D5245" w:rsidRDefault="009D5245" w:rsidP="0063379D">
      <w:pPr>
        <w:ind w:left="720" w:hanging="720"/>
        <w:rPr>
          <w:b/>
          <w:bCs/>
        </w:rPr>
      </w:pPr>
    </w:p>
    <w:p w14:paraId="0D6A99B8" w14:textId="77777777" w:rsidR="009D5245" w:rsidRDefault="009D5245" w:rsidP="0063379D">
      <w:pPr>
        <w:ind w:left="720" w:hanging="720"/>
        <w:rPr>
          <w:b/>
          <w:bCs/>
        </w:rPr>
      </w:pPr>
    </w:p>
    <w:p w14:paraId="4D97D40D" w14:textId="77777777" w:rsidR="00635ACF" w:rsidRDefault="00635ACF" w:rsidP="002D6834">
      <w:pPr>
        <w:rPr>
          <w:sz w:val="22"/>
        </w:rPr>
      </w:pPr>
    </w:p>
    <w:p w14:paraId="54AED701" w14:textId="77777777" w:rsidR="00635ACF" w:rsidRDefault="00635ACF" w:rsidP="002D6834">
      <w:pPr>
        <w:rPr>
          <w:sz w:val="22"/>
        </w:rPr>
      </w:pPr>
    </w:p>
    <w:p w14:paraId="527B2ADD" w14:textId="77777777" w:rsidR="00635ACF" w:rsidRDefault="00635ACF" w:rsidP="002D6834">
      <w:pPr>
        <w:rPr>
          <w:sz w:val="22"/>
        </w:rPr>
      </w:pPr>
    </w:p>
    <w:p w14:paraId="5A283088" w14:textId="77777777" w:rsidR="00635ACF" w:rsidRDefault="00635ACF" w:rsidP="002D6834">
      <w:pPr>
        <w:rPr>
          <w:sz w:val="22"/>
        </w:rPr>
      </w:pPr>
    </w:p>
    <w:p w14:paraId="52DABFDA" w14:textId="77777777" w:rsidR="00635ACF" w:rsidRDefault="00635ACF" w:rsidP="002D6834">
      <w:pPr>
        <w:rPr>
          <w:sz w:val="22"/>
        </w:rPr>
      </w:pPr>
    </w:p>
    <w:p w14:paraId="2CFEDDFF" w14:textId="77777777" w:rsidR="00AD65B7" w:rsidRDefault="00AD65B7" w:rsidP="008A722F">
      <w:pPr>
        <w:rPr>
          <w:b/>
          <w:bCs/>
          <w:caps/>
          <w:sz w:val="28"/>
          <w:szCs w:val="28"/>
        </w:rPr>
      </w:pPr>
    </w:p>
    <w:p w14:paraId="48974445" w14:textId="77777777" w:rsidR="00AD65B7" w:rsidRPr="0024248F" w:rsidRDefault="00AD65B7" w:rsidP="00AD65B7">
      <w:pPr>
        <w:ind w:left="720" w:hanging="720"/>
        <w:jc w:val="center"/>
        <w:rPr>
          <w:b/>
          <w:bCs/>
          <w:caps/>
          <w:sz w:val="28"/>
          <w:szCs w:val="28"/>
        </w:rPr>
      </w:pPr>
      <w:r w:rsidRPr="0024248F">
        <w:rPr>
          <w:b/>
          <w:bCs/>
          <w:caps/>
          <w:sz w:val="28"/>
          <w:szCs w:val="28"/>
        </w:rPr>
        <w:t>Graduate supervision</w:t>
      </w:r>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lastRenderedPageBreak/>
              <w:t>Jen Bosco (advisor Riecher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Orlando Schwery</w:t>
            </w:r>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Sam Borstein</w:t>
            </w:r>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77777777" w:rsidR="00AD65B7" w:rsidRPr="0024248F" w:rsidRDefault="00AD70FD" w:rsidP="00AD65B7">
      <w:pPr>
        <w:adjustRightInd w:val="0"/>
        <w:jc w:val="center"/>
        <w:rPr>
          <w:b/>
          <w:caps/>
          <w:sz w:val="28"/>
          <w:szCs w:val="28"/>
        </w:rPr>
      </w:pPr>
      <w:r>
        <w:rPr>
          <w:b/>
          <w:caps/>
          <w:sz w:val="28"/>
          <w:szCs w:val="28"/>
        </w:rPr>
        <w:br w:type="page"/>
      </w:r>
      <w:r w:rsidR="00AD65B7" w:rsidRPr="0024248F">
        <w:rPr>
          <w:b/>
          <w:caps/>
          <w:sz w:val="28"/>
          <w:szCs w:val="28"/>
        </w:rPr>
        <w:lastRenderedPageBreak/>
        <w:t>Graduate committees</w:t>
      </w:r>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0" w:name="_Hlk214870951"/>
            <w:r w:rsidRPr="00AD70FD">
              <w:t>Ivan Juric</w:t>
            </w:r>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0"/>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Salichos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Examining Pentremitidae: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Mauricio González Forero</w:t>
            </w:r>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Sharon Clemmensen</w:t>
            </w:r>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Fadiga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r w:rsidRPr="00AD70FD">
              <w:t>Geetha Saarunya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r w:rsidR="004C6930" w14:paraId="2E9ECDB3" w14:textId="77777777" w:rsidTr="006071C2">
        <w:tc>
          <w:tcPr>
            <w:tcW w:w="855" w:type="pct"/>
            <w:shd w:val="pct5" w:color="000000" w:fill="FFFFFF"/>
          </w:tcPr>
          <w:p w14:paraId="69312C46" w14:textId="1D4619BB" w:rsidR="004C6930" w:rsidRDefault="004C6930" w:rsidP="006071C2">
            <w:pPr>
              <w:keepNext/>
              <w:keepLines/>
              <w:tabs>
                <w:tab w:val="right" w:pos="10710"/>
              </w:tabs>
              <w:spacing w:before="100" w:after="52"/>
            </w:pPr>
            <w:r>
              <w:t>Marisol Sanchez</w:t>
            </w:r>
          </w:p>
        </w:tc>
        <w:tc>
          <w:tcPr>
            <w:tcW w:w="658" w:type="pct"/>
            <w:shd w:val="pct5" w:color="000000" w:fill="FFFFFF"/>
          </w:tcPr>
          <w:p w14:paraId="1E7C737E" w14:textId="2555DC46" w:rsidR="004C6930" w:rsidRDefault="004C6930" w:rsidP="006071C2">
            <w:pPr>
              <w:keepNext/>
              <w:keepLines/>
              <w:tabs>
                <w:tab w:val="right" w:pos="10710"/>
              </w:tabs>
              <w:spacing w:before="100" w:after="52"/>
            </w:pPr>
            <w:r>
              <w:t>EEB</w:t>
            </w:r>
          </w:p>
        </w:tc>
        <w:tc>
          <w:tcPr>
            <w:tcW w:w="565" w:type="pct"/>
            <w:shd w:val="pct5" w:color="000000" w:fill="FFFFFF"/>
          </w:tcPr>
          <w:p w14:paraId="27675821" w14:textId="69F02BE4" w:rsidR="004C6930" w:rsidRDefault="004C6930" w:rsidP="006071C2">
            <w:pPr>
              <w:keepNext/>
              <w:keepLines/>
              <w:tabs>
                <w:tab w:val="right" w:pos="10710"/>
              </w:tabs>
              <w:spacing w:before="100" w:after="52"/>
            </w:pPr>
            <w:r>
              <w:t>PhD</w:t>
            </w:r>
          </w:p>
        </w:tc>
        <w:tc>
          <w:tcPr>
            <w:tcW w:w="1788" w:type="pct"/>
            <w:shd w:val="pct5" w:color="000000" w:fill="FFFFFF"/>
          </w:tcPr>
          <w:p w14:paraId="42ACBC09" w14:textId="77777777" w:rsidR="004C6930" w:rsidRDefault="004C6930" w:rsidP="006071C2">
            <w:pPr>
              <w:keepNext/>
              <w:keepLines/>
              <w:tabs>
                <w:tab w:val="right" w:pos="10710"/>
              </w:tabs>
              <w:spacing w:before="100" w:after="52"/>
            </w:pPr>
          </w:p>
        </w:tc>
        <w:tc>
          <w:tcPr>
            <w:tcW w:w="1134" w:type="pct"/>
            <w:shd w:val="pct5" w:color="000000" w:fill="FFFFFF"/>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77777777" w:rsidR="00030038" w:rsidRPr="0024248F" w:rsidRDefault="00030038" w:rsidP="00030038">
      <w:pPr>
        <w:adjustRightInd w:val="0"/>
        <w:jc w:val="center"/>
        <w:rPr>
          <w:b/>
          <w:caps/>
          <w:sz w:val="28"/>
          <w:szCs w:val="28"/>
        </w:rPr>
      </w:pPr>
      <w:r>
        <w:rPr>
          <w:b/>
          <w:bCs/>
        </w:rPr>
        <w:br w:type="page"/>
      </w:r>
      <w:r>
        <w:rPr>
          <w:b/>
          <w:caps/>
          <w:sz w:val="28"/>
          <w:szCs w:val="28"/>
        </w:rPr>
        <w:lastRenderedPageBreak/>
        <w:t>Postdoctoral Mentees</w:t>
      </w:r>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Hugo Alamillo</w:t>
            </w:r>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Barb Banbury</w:t>
            </w:r>
          </w:p>
        </w:tc>
        <w:tc>
          <w:tcPr>
            <w:tcW w:w="2641" w:type="pct"/>
          </w:tcPr>
          <w:p w14:paraId="090AA6E4" w14:textId="77777777" w:rsidR="00030038" w:rsidRPr="00AD70FD" w:rsidRDefault="00030038" w:rsidP="006071C2">
            <w:pPr>
              <w:keepNext/>
              <w:keepLines/>
              <w:tabs>
                <w:tab w:val="right" w:pos="10710"/>
              </w:tabs>
              <w:spacing w:before="100" w:after="52"/>
            </w:pPr>
            <w:r>
              <w:t>iPlant</w:t>
            </w:r>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r>
              <w:t>NIMBioS</w:t>
            </w:r>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r>
              <w:t>NIMBioS</w:t>
            </w:r>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Tony Jhwueng</w:t>
            </w:r>
          </w:p>
        </w:tc>
        <w:tc>
          <w:tcPr>
            <w:tcW w:w="2641" w:type="pct"/>
          </w:tcPr>
          <w:p w14:paraId="04064D8A" w14:textId="77777777" w:rsidR="0044605A" w:rsidRPr="00AD70FD" w:rsidRDefault="0044605A" w:rsidP="006071C2">
            <w:pPr>
              <w:keepNext/>
              <w:keepLines/>
              <w:tabs>
                <w:tab w:val="right" w:pos="10710"/>
              </w:tabs>
              <w:spacing w:before="100" w:after="52"/>
            </w:pPr>
            <w:r>
              <w:t>NIMBioS</w:t>
            </w:r>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r>
              <w:t>NIMBioS</w:t>
            </w:r>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r>
              <w:t>NIMBioS</w:t>
            </w:r>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r>
              <w:t>NIMBioS</w:t>
            </w:r>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Nick Matzke</w:t>
            </w:r>
          </w:p>
        </w:tc>
        <w:tc>
          <w:tcPr>
            <w:tcW w:w="2641" w:type="pct"/>
          </w:tcPr>
          <w:p w14:paraId="1AAD40B6" w14:textId="5DDE8602" w:rsidR="00FB2346" w:rsidRPr="00AD70FD" w:rsidRDefault="0044605A" w:rsidP="006071C2">
            <w:pPr>
              <w:keepNext/>
              <w:keepLines/>
              <w:tabs>
                <w:tab w:val="right" w:pos="10710"/>
              </w:tabs>
              <w:spacing w:before="100" w:after="52"/>
            </w:pPr>
            <w:r>
              <w:t>NIMBioS</w:t>
            </w:r>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390DC8">
          <w:headerReference w:type="default" r:id="rId16"/>
          <w:footerReference w:type="default" r:id="rId17"/>
          <w:pgSz w:w="12240" w:h="15840" w:code="1"/>
          <w:pgMar w:top="1440" w:right="1440" w:bottom="1440" w:left="1440" w:header="720" w:footer="720" w:gutter="0"/>
          <w:pgNumType w:start="10"/>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77777777" w:rsidR="00AD65B7" w:rsidRPr="0024248F" w:rsidRDefault="00AD65B7" w:rsidP="00AD65B7">
      <w:pPr>
        <w:spacing w:line="360" w:lineRule="auto"/>
        <w:ind w:left="720" w:hanging="720"/>
        <w:jc w:val="center"/>
        <w:rPr>
          <w:b/>
          <w:bCs/>
          <w:caps/>
          <w:sz w:val="72"/>
          <w:szCs w:val="72"/>
        </w:rPr>
      </w:pPr>
      <w:r w:rsidRPr="0024248F">
        <w:rPr>
          <w:b/>
          <w:bCs/>
          <w:sz w:val="72"/>
          <w:szCs w:val="72"/>
        </w:rPr>
        <w:t xml:space="preserve">C. </w:t>
      </w:r>
      <w:r w:rsidRPr="0024248F">
        <w:rPr>
          <w:b/>
          <w:bCs/>
          <w:caps/>
          <w:sz w:val="72"/>
          <w:szCs w:val="72"/>
        </w:rPr>
        <w:t>Research,</w:t>
      </w:r>
      <w:r>
        <w:rPr>
          <w:b/>
          <w:bCs/>
          <w:caps/>
          <w:sz w:val="72"/>
          <w:szCs w:val="72"/>
        </w:rPr>
        <w:t xml:space="preserve"> S</w:t>
      </w:r>
      <w:r w:rsidRPr="0024248F">
        <w:rPr>
          <w:b/>
          <w:bCs/>
          <w:caps/>
          <w:sz w:val="72"/>
          <w:szCs w:val="72"/>
        </w:rPr>
        <w:t>cholarship, Creative Activity</w:t>
      </w:r>
    </w:p>
    <w:p w14:paraId="665E0EE7" w14:textId="77777777" w:rsidR="00AD65B7" w:rsidRDefault="00AD65B7" w:rsidP="00FD60C7">
      <w:pPr>
        <w:spacing w:line="360" w:lineRule="auto"/>
        <w:ind w:left="720" w:hanging="720"/>
        <w:rPr>
          <w:b/>
          <w:bCs/>
        </w:rPr>
      </w:pPr>
    </w:p>
    <w:p w14:paraId="416EAC1A" w14:textId="77777777" w:rsidR="00AD65B7" w:rsidRDefault="00AD65B7" w:rsidP="00FD60C7">
      <w:pPr>
        <w:spacing w:line="360" w:lineRule="auto"/>
        <w:ind w:left="720" w:hanging="720"/>
        <w:rPr>
          <w:b/>
          <w:bCs/>
        </w:rPr>
      </w:pPr>
    </w:p>
    <w:p w14:paraId="4DCD48C5" w14:textId="77777777" w:rsidR="00AD65B7" w:rsidRDefault="00AD65B7" w:rsidP="00FD60C7">
      <w:pPr>
        <w:spacing w:line="360" w:lineRule="auto"/>
        <w:ind w:left="720" w:hanging="720"/>
        <w:rPr>
          <w:b/>
          <w:bCs/>
        </w:rPr>
      </w:pPr>
    </w:p>
    <w:p w14:paraId="576D99E9" w14:textId="77777777" w:rsidR="00AD65B7" w:rsidRDefault="00AD65B7" w:rsidP="00FD60C7">
      <w:pPr>
        <w:spacing w:line="360" w:lineRule="auto"/>
        <w:ind w:left="720" w:hanging="720"/>
        <w:rPr>
          <w:b/>
          <w:bCs/>
        </w:rPr>
      </w:pPr>
    </w:p>
    <w:p w14:paraId="22B67283" w14:textId="77777777" w:rsidR="00AD65B7" w:rsidRDefault="00AD65B7" w:rsidP="00FD60C7">
      <w:pPr>
        <w:spacing w:line="360" w:lineRule="auto"/>
        <w:ind w:left="720" w:hanging="720"/>
        <w:rPr>
          <w:b/>
          <w:bCs/>
        </w:rPr>
      </w:pPr>
    </w:p>
    <w:p w14:paraId="4C53D086" w14:textId="77777777" w:rsidR="00AD65B7" w:rsidRDefault="00AD65B7" w:rsidP="00FD60C7">
      <w:pPr>
        <w:spacing w:line="360" w:lineRule="auto"/>
        <w:ind w:left="720" w:hanging="720"/>
        <w:rPr>
          <w:b/>
          <w:bCs/>
        </w:rPr>
      </w:pPr>
    </w:p>
    <w:p w14:paraId="467382B7" w14:textId="77777777" w:rsidR="00AD65B7" w:rsidRDefault="00AD65B7" w:rsidP="00FD60C7">
      <w:pPr>
        <w:spacing w:line="360" w:lineRule="auto"/>
        <w:ind w:left="720" w:hanging="720"/>
        <w:rPr>
          <w:b/>
          <w:bCs/>
        </w:rPr>
      </w:pPr>
    </w:p>
    <w:p w14:paraId="586A7EBF" w14:textId="77777777" w:rsidR="00AD65B7" w:rsidRDefault="00AD65B7" w:rsidP="00FD60C7">
      <w:pPr>
        <w:spacing w:line="360" w:lineRule="auto"/>
        <w:ind w:left="720" w:hanging="720"/>
        <w:rPr>
          <w:b/>
          <w:bCs/>
        </w:rPr>
      </w:pPr>
    </w:p>
    <w:p w14:paraId="088D3E2E" w14:textId="77777777" w:rsidR="00AD65B7" w:rsidRDefault="00AD65B7" w:rsidP="00FD60C7">
      <w:pPr>
        <w:spacing w:line="360" w:lineRule="auto"/>
        <w:ind w:left="720" w:hanging="720"/>
        <w:rPr>
          <w:b/>
          <w:bCs/>
        </w:rPr>
      </w:pPr>
    </w:p>
    <w:p w14:paraId="2D97278E" w14:textId="77777777" w:rsidR="00AD65B7" w:rsidRDefault="00AD65B7" w:rsidP="00FD60C7">
      <w:pPr>
        <w:spacing w:line="360" w:lineRule="auto"/>
        <w:ind w:left="720" w:hanging="720"/>
        <w:rPr>
          <w:b/>
          <w:bCs/>
        </w:rPr>
      </w:pPr>
    </w:p>
    <w:p w14:paraId="1AD538F2" w14:textId="77777777" w:rsidR="00AD65B7" w:rsidRDefault="00AD65B7" w:rsidP="00FD60C7">
      <w:pPr>
        <w:spacing w:line="360" w:lineRule="auto"/>
        <w:ind w:left="720" w:hanging="720"/>
        <w:rPr>
          <w:b/>
          <w:bCs/>
        </w:rPr>
      </w:pPr>
    </w:p>
    <w:p w14:paraId="00F664E6" w14:textId="77777777" w:rsidR="00AD65B7" w:rsidRDefault="00AD65B7" w:rsidP="00FD60C7">
      <w:pPr>
        <w:spacing w:line="360" w:lineRule="auto"/>
        <w:ind w:left="720" w:hanging="720"/>
        <w:rPr>
          <w:b/>
          <w:bCs/>
        </w:rPr>
      </w:pPr>
    </w:p>
    <w:p w14:paraId="07897BE3" w14:textId="77777777" w:rsidR="00AD65B7" w:rsidRDefault="00AD65B7" w:rsidP="00FD60C7">
      <w:pPr>
        <w:spacing w:line="360" w:lineRule="auto"/>
        <w:ind w:left="720" w:hanging="720"/>
        <w:rPr>
          <w:b/>
          <w:bCs/>
        </w:rPr>
      </w:pPr>
    </w:p>
    <w:p w14:paraId="40626D03" w14:textId="77777777" w:rsidR="00AD65B7" w:rsidRDefault="00AD65B7" w:rsidP="00FD60C7">
      <w:pPr>
        <w:spacing w:line="360" w:lineRule="auto"/>
        <w:ind w:left="720" w:hanging="720"/>
        <w:rPr>
          <w:b/>
          <w:bCs/>
        </w:rPr>
      </w:pPr>
    </w:p>
    <w:p w14:paraId="1AFCDE40" w14:textId="77777777" w:rsidR="00AD65B7" w:rsidRDefault="00AD65B7" w:rsidP="00FD60C7">
      <w:pPr>
        <w:spacing w:line="360" w:lineRule="auto"/>
        <w:ind w:left="720" w:hanging="720"/>
        <w:rPr>
          <w:b/>
          <w:bCs/>
        </w:rPr>
      </w:pPr>
    </w:p>
    <w:p w14:paraId="71E70A6C" w14:textId="77777777" w:rsidR="00AD65B7" w:rsidRDefault="00AD65B7" w:rsidP="00FD60C7">
      <w:pPr>
        <w:spacing w:line="360" w:lineRule="auto"/>
        <w:ind w:left="720" w:hanging="720"/>
        <w:rPr>
          <w:b/>
          <w:bCs/>
        </w:rPr>
      </w:pPr>
    </w:p>
    <w:p w14:paraId="4787D4E2" w14:textId="77777777" w:rsidR="00BA70AB" w:rsidRDefault="00BA70AB" w:rsidP="00AD65B7">
      <w:pPr>
        <w:spacing w:line="360" w:lineRule="auto"/>
        <w:ind w:left="720" w:hanging="720"/>
        <w:jc w:val="center"/>
        <w:rPr>
          <w:b/>
          <w:bCs/>
          <w:caps/>
          <w:sz w:val="28"/>
          <w:szCs w:val="28"/>
        </w:rPr>
      </w:pPr>
    </w:p>
    <w:p w14:paraId="40FEC17C" w14:textId="77777777" w:rsidR="00BA70AB" w:rsidRDefault="00BA70AB" w:rsidP="00AD65B7">
      <w:pPr>
        <w:spacing w:line="360" w:lineRule="auto"/>
        <w:ind w:left="720" w:hanging="720"/>
        <w:jc w:val="center"/>
        <w:rPr>
          <w:b/>
          <w:bCs/>
          <w:caps/>
          <w:sz w:val="28"/>
          <w:szCs w:val="28"/>
        </w:rPr>
      </w:pPr>
    </w:p>
    <w:p w14:paraId="085194A8" w14:textId="77777777" w:rsidR="008C38F2" w:rsidRDefault="008C38F2" w:rsidP="00AD65B7">
      <w:pPr>
        <w:spacing w:line="360" w:lineRule="auto"/>
        <w:ind w:left="720" w:hanging="720"/>
        <w:jc w:val="center"/>
        <w:rPr>
          <w:b/>
          <w:bCs/>
          <w:caps/>
          <w:sz w:val="28"/>
          <w:szCs w:val="28"/>
        </w:rPr>
        <w:sectPr w:rsidR="008C38F2" w:rsidSect="003D23DB">
          <w:headerReference w:type="default" r:id="rId18"/>
          <w:footerReference w:type="default" r:id="rId19"/>
          <w:pgSz w:w="12240" w:h="15840" w:code="1"/>
          <w:pgMar w:top="1440" w:right="1440" w:bottom="1440" w:left="1440" w:header="720" w:footer="720" w:gutter="0"/>
          <w:pgNumType w:start="9"/>
          <w:cols w:space="720"/>
          <w:docGrid w:linePitch="360"/>
        </w:sectPr>
      </w:pPr>
    </w:p>
    <w:p w14:paraId="3CC0A602" w14:textId="77777777" w:rsidR="00AD65B7" w:rsidRPr="0024248F" w:rsidRDefault="00AD65B7" w:rsidP="00AD65B7">
      <w:pPr>
        <w:spacing w:line="360" w:lineRule="auto"/>
        <w:ind w:left="720" w:hanging="720"/>
        <w:jc w:val="center"/>
        <w:rPr>
          <w:b/>
          <w:bCs/>
          <w:caps/>
          <w:sz w:val="28"/>
          <w:szCs w:val="28"/>
        </w:rPr>
      </w:pPr>
      <w:r w:rsidRPr="0024248F">
        <w:rPr>
          <w:b/>
          <w:bCs/>
          <w:caps/>
          <w:sz w:val="28"/>
          <w:szCs w:val="28"/>
        </w:rPr>
        <w:lastRenderedPageBreak/>
        <w:t>Candidate’s Statement</w:t>
      </w:r>
    </w:p>
    <w:p w14:paraId="45AD5E50" w14:textId="23E8290B"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D6B1403"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An NSF grant based on using these techniques, with others, on fungal datasets, with PI Karen Hughes and me as one of the CoPIs, was recently funded. I have continued to develop the method, which was presented at a different Evolution symposium in 2013. I was also PI on a preproposal and proposal based on this work which resulted in a grant awarded in the past round, w</w:t>
      </w:r>
      <w:r w:rsidR="00366B0C">
        <w:rPr>
          <w:bCs/>
        </w:rPr>
        <w:t xml:space="preserve">hich includes $340,000 for UTK as well as additional funds for my CoPI Bryan Carstens. </w:t>
      </w:r>
      <w:r w:rsidR="00846D12">
        <w:rPr>
          <w:bCs/>
        </w:rPr>
        <w:t xml:space="preserve">This </w:t>
      </w:r>
      <w:r w:rsidR="004B2B33">
        <w:rPr>
          <w:bCs/>
        </w:rPr>
        <w:t xml:space="preserve">is funding another postdoc in my lab; we are currently finishing simulations for a manuscript we will submitting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NIMBioS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github</w:t>
      </w:r>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hackathons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cyberinfrastructur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for which my lab received a total of $369,187 from three sets of funding. We have also received $50,000 from the Encylopedia of Life as a Rubenstein fellowship to Barb Banbury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r w:rsidR="00625E9F">
        <w:rPr>
          <w:bCs/>
          <w:i/>
        </w:rPr>
        <w:t>Encylopedia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BC123DF"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due (mid-October, 2014), a manuscript about settlement bias of plants on Hawaii and a manuscript about a new general diversification </w:t>
      </w:r>
      <w:r w:rsidR="00A610DF">
        <w:rPr>
          <w:bCs/>
        </w:rPr>
        <w:lastRenderedPageBreak/>
        <w:t xml:space="preserve">model will be in review. A paper questioning the widespread belief that extinction cannot be estimated from neontological phylogenies is currently in review at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77777777" w:rsidR="00504F02" w:rsidRPr="00504F02" w:rsidRDefault="000D1804" w:rsidP="00504F02">
      <w:pPr>
        <w:spacing w:line="360" w:lineRule="auto"/>
        <w:ind w:left="720" w:hanging="720"/>
        <w:jc w:val="center"/>
        <w:rPr>
          <w:b/>
          <w:bCs/>
          <w:caps/>
          <w:sz w:val="28"/>
          <w:szCs w:val="28"/>
        </w:rPr>
      </w:pPr>
      <w:r w:rsidRPr="004826CD">
        <w:rPr>
          <w:b/>
          <w:bCs/>
          <w:caps/>
          <w:sz w:val="28"/>
          <w:szCs w:val="28"/>
        </w:rPr>
        <w:t>Research and Scholarly Publications</w:t>
      </w:r>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Abercrombie, J. M., B. C. O'Meara, A. R. Moffatt, and J. H. Williams. 2011. Developmental evolution of flowering plant pollen tube cell walls: callose synthase (CalS) gene expression patterns. EvoDevo 2:14.</w:t>
      </w:r>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r>
        <w:t>Banbury, B. L. and B. C. O'Meara. 2014. Reol: R interface to the Encyclopedia of Life. Ecology and Evolution.</w:t>
      </w:r>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C. Jhwueng, C. Boettiger, and B. C. O'Meara. 2012. Modeling Stabilizing Selection: Expanding the Ornstein-Uhlenbeck Model of Adaptive Evolution. Evolution 66:2369-2383.</w:t>
      </w:r>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Beaulieu, J. M. and B. C. O'Meara. 2014. Hidden Markov Models for Studying the Evolution of Binary Morphological Characters. Pp. 395-408 in L. Z. Garamszegi, ed. Modern Phylogenetic Comparative Methods and Their Application in Evolutionary Biology. Springer-Verlag, Berlin.</w:t>
      </w:r>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Beaulieu, J. M., B. C. O'Meara, and M. J. Donoghue. 2013. Identifying hidden rate changes in the evolution of a binary morphological character: the evolution of plant habit in campanulid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r>
        <w:t>Collar, D. C., B. C. O'Meara, P. C. Wainwright, and T. J. Near. 2009. Piscivory Limits Diversification of Feeding Morphology in Centrarchid Fishes. Evolution 63:1557-1573.</w:t>
      </w:r>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r>
        <w:lastRenderedPageBreak/>
        <w:t>Collar, D. C., J. A. Schulte, B. C. O'Meara, and J. B. Losos.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r>
        <w:t>Driskell, A. C., C. Ane, J. G. Burleigh, M. M. McMahon, B. C. O'Meara, and M. J. Sanderson. 2004. Prospects for building the tree of life from large sequence databases. Science 306:1172-1174.</w:t>
      </w:r>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Farrell, B. D., A. S. Sequeira, B. C. O'Meara, B. B. Normark, J. H. Chung, and B. H. Jordal. 2001. The evolution of agriculture in beetles (Curculionidae : Scolytinae and Platypodinae). Evolution 55:2011-2027.</w:t>
      </w:r>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Goff, S. A., M. Vaughn, S. McKay, E. Lyons, A. E. Stapleton, D. Gessler, N. Matasci, L. Wang, M. Hanlon, A. Lenards, A. Muir, N. Merchant, S. Lowry, S. Mock, M. Helmke, A. Kubach, M. Narro, N. Hopkins, D. Micklos, U. Hilgert, M. Gonzales, C. Jordan, E. Skidmore, R. Dooley, J. Cazes, R. McLay, Z. Lu, S. Pasternak, L. Koesterke, W. H. Piel, R. Grene, C. Noutsos, K. Gendler, X. Feng, C. Tang, M. Lent, S.-J. Kim, K. Kvilekval, B. S. Manjunath, V. Tannen, A. Stamatakis, M. Sanderson, S. M. Welch, K. A. Cranston, P. Soltis, D. Soltis, B. O'Meara, C. Ane, T. Brutnell, D. J. Kleibenstein, J. W. White, J. Leebens-Mack, M. J. Donoghue, E. P. Spalding, T. J. Vision, C. R. Myers, D. Lowenthal, B. J. Enquist, B. Boyle, A. Akoglu, G. Andrews, S. Ram, D. Ware, L. Stein, and D. Stanzione. 2011. The iPlant Collaborative: Cyberinfrastructure for Plant Biology. Frontiers in plant science 2:34-34.</w:t>
      </w:r>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Hastings, A. and L. J. Gross. 2012. Encyclopedia of theoretical ecology. University of California Pr.</w:t>
      </w:r>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r>
        <w:t>Hulsey, D. C., B. P. Keck, H. Alamillo, and B. C. O'Meara. 2013. Mitochondrial genome primers for Lake Malawi cichlids. Molecular ecology resources 13:347-353.</w:t>
      </w:r>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r>
        <w:lastRenderedPageBreak/>
        <w:t>Jhwueng, D.-C., S. Huzurbazar, B. C. O’Meara, and L. Liu. 2014. Investigating the performance of AIC in selecting phylogenetic models. Statistical applications in genetics and molecular biology.</w:t>
      </w:r>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O'Meara, B. C. 2007. Estimating Different Rates of Gene Loss on a Tree. Genetics 177:1415-1416.</w:t>
      </w:r>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O'Meara, B. C. 2010. New Heuristic Methods for Joint Species Delimitation and Species Tree Inferenc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O'Meara, B. C. 2012. Evolutionary Inferences from Phylogenies: A Review of Methods. Annual Review of Ecology, Evolution, and Systematics 43.</w:t>
      </w:r>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O'Meara, B. C. 2014. CRAN Task View: Phylogenetics. Version 2014-07-17, URL http://cran.r-project.org/web/views/Phylogenetics.html.</w:t>
      </w:r>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O'Meara, B. C., C. Ane, M. J. Sanderson, and P. C. Wainwright. 2006. Testing for different rates of continuous trait evolution using likelihood. Evolution 60:922-933.</w:t>
      </w:r>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O'Meara, B. C. and J. M. Beaulieu. 2014. Modelling Stabilizing Selection: The Attraction of Ornstein–Uhlenbeck Models. Pp. 381-393 in L. Z. Garamszegi, ed. Modern Phylogenetic Comparative Methods and Their Application in Evolutionary Biology. Springer-Verlag, Berlin.</w:t>
      </w:r>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Smith, S. A. and B. C. O'Meara. 2009. Morphogenera, monophyly, and macroevolution. Proceedings of the National Academy of Sciences of the United States of America 106:E97-E98.</w:t>
      </w:r>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Smith, S. A. and B. C. O'Meara. 2012. treePL: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r>
        <w:lastRenderedPageBreak/>
        <w:t>Soltis, D. E., M. E. Mort, M. Latvis, E. V. Mavrodiev, B. C. O'Meara, P. S. Soltis, J. G. Burleigh, and R. Rubio de Casas. 2013. Phylogenetic Relationships and Character Evolution Analysis of Saxifragales Using a Supermatrix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r>
        <w:t>Stack, J. C., L. J. Harmon, and B. O'Meara. 2011. RBrownie: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r>
        <w:t>Stoltzfus, A., H. Lapp, N. Matasci, H. Deus, B. Sidlauskas, C. M. Zmasek, G. Vaidya, E. Pontelli, K. Cranston, R. Vos, C. O. Webb, L. J. Harmon, M. Pirrung, B. O'Meara, M. W. Pennell, S. Mirarab, M. S. Rosenberg, J. P. Balhoff, H. M. Bik, T. A. Heath, P. E. Midford, J. W. Brown, E. J. McTavish, J. Sukumaran, M. Westneat, M. E. Alfaro, A. Steele, and G. Jordan. 2013. Phylotastic! Making tree-of-life knowledge accessible, reusable and convenient. Bmc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r>
        <w:t>Stoltzfus, A., B. O'Meara, J. Whitacre, R. Mounce, E. L. Gillespie, S. Kumar, D. F. Rosauer, and R. A. Vos.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Williams, J. H., M. L. Taylor, and B. C. O’Meara. 2014. Repeated evolution of tricellular (and bicellular)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2C2894EF" w14:textId="77777777" w:rsidR="000D1804" w:rsidRPr="001B6FCA" w:rsidRDefault="000D1804" w:rsidP="000D1804">
      <w:pPr>
        <w:spacing w:line="360" w:lineRule="auto"/>
        <w:ind w:left="720" w:hanging="720"/>
        <w:jc w:val="center"/>
        <w:rPr>
          <w:caps/>
          <w:sz w:val="28"/>
          <w:szCs w:val="28"/>
        </w:rPr>
      </w:pPr>
      <w:r w:rsidRPr="001B6FCA">
        <w:rPr>
          <w:b/>
          <w:bCs/>
          <w:caps/>
          <w:sz w:val="28"/>
          <w:szCs w:val="28"/>
        </w:rPr>
        <w:t>Projects, Grants, Commissions, and Contracts</w:t>
      </w:r>
    </w:p>
    <w:p w14:paraId="2BE65CD5" w14:textId="77777777" w:rsidR="00370836" w:rsidRDefault="00370836" w:rsidP="0036663E">
      <w:pPr>
        <w:ind w:left="720" w:hanging="720"/>
        <w:jc w:val="center"/>
        <w:rPr>
          <w:b/>
          <w:bCs/>
        </w:rPr>
      </w:pPr>
    </w:p>
    <w:p w14:paraId="3F842036" w14:textId="375F74F8" w:rsidR="00370836" w:rsidRPr="00DF47C3" w:rsidRDefault="00E9521C" w:rsidP="00370836">
      <w:pPr>
        <w:rPr>
          <w:bCs/>
          <w:i/>
        </w:rPr>
      </w:pPr>
      <w:r>
        <w:rPr>
          <w:bCs/>
          <w:i/>
        </w:rPr>
        <w:lastRenderedPageBreak/>
        <w:t xml:space="preserve">Since starting at UTK approximately </w:t>
      </w:r>
      <w:r w:rsidR="001D577B">
        <w:rPr>
          <w:bCs/>
          <w:i/>
        </w:rPr>
        <w:t>five</w:t>
      </w:r>
      <w:r>
        <w:rPr>
          <w:bCs/>
          <w:i/>
        </w:rPr>
        <w:t xml:space="preserve"> years ago, </w:t>
      </w:r>
      <w:r w:rsidR="00370836" w:rsidRPr="00370836">
        <w:rPr>
          <w:bCs/>
          <w:i/>
        </w:rPr>
        <w:t>I have</w:t>
      </w:r>
      <w:r w:rsidR="00370836">
        <w:rPr>
          <w:bCs/>
          <w:i/>
        </w:rPr>
        <w:t xml:space="preserve"> turned in </w:t>
      </w:r>
      <w:r w:rsidR="001D577B">
        <w:rPr>
          <w:bCs/>
          <w:i/>
        </w:rPr>
        <w:t>27</w:t>
      </w:r>
      <w:r w:rsidR="00370836">
        <w:rPr>
          <w:bCs/>
          <w:i/>
        </w:rPr>
        <w:t xml:space="preserve"> grants through Te</w:t>
      </w:r>
      <w:r>
        <w:rPr>
          <w:bCs/>
          <w:i/>
        </w:rPr>
        <w:t>raPams; t</w:t>
      </w:r>
      <w:r w:rsidRPr="00166897">
        <w:rPr>
          <w:bCs/>
          <w:i/>
          <w:highlight w:val="yellow"/>
        </w:rPr>
        <w:t>his includes 16 I have submitted</w:t>
      </w:r>
      <w:r w:rsidR="00370836" w:rsidRPr="00166897">
        <w:rPr>
          <w:bCs/>
          <w:i/>
          <w:highlight w:val="yellow"/>
        </w:rPr>
        <w:t xml:space="preserve"> through NSF Fastlane (this includes </w:t>
      </w:r>
      <w:r w:rsidRPr="00166897">
        <w:rPr>
          <w:bCs/>
          <w:i/>
          <w:highlight w:val="yellow"/>
        </w:rPr>
        <w:t>12 full proposals and 4 preproposals</w:t>
      </w:r>
      <w:r w:rsidR="00370836" w:rsidRPr="00166897">
        <w:rPr>
          <w:bCs/>
          <w:i/>
          <w:highlight w:val="yellow"/>
        </w:rPr>
        <w:t>)</w:t>
      </w:r>
      <w:r w:rsidR="00DF47C3" w:rsidRPr="00166897">
        <w:rPr>
          <w:bCs/>
          <w:i/>
          <w:highlight w:val="yellow"/>
        </w:rPr>
        <w:t>.</w:t>
      </w:r>
      <w:r w:rsidRPr="00166897">
        <w:rPr>
          <w:bCs/>
          <w:i/>
          <w:highlight w:val="yellow"/>
        </w:rPr>
        <w:t xml:space="preserve"> Of the 21 that are no longer pending, 8 were awarded (this includes three preproposals).</w:t>
      </w:r>
      <w:r w:rsidR="00DF47C3" w:rsidRPr="00166897">
        <w:rPr>
          <w:bCs/>
          <w:i/>
          <w:highlight w:val="yellow"/>
        </w:rPr>
        <w:t xml:space="preserve"> I have been awarded </w:t>
      </w:r>
      <w:r w:rsidR="00DF47C3" w:rsidRPr="00166897">
        <w:rPr>
          <w:b/>
          <w:bCs/>
          <w:i/>
          <w:highlight w:val="yellow"/>
        </w:rPr>
        <w:t>$880,330</w:t>
      </w:r>
      <w:r w:rsidR="00DF47C3" w:rsidRPr="00166897">
        <w:rPr>
          <w:bCs/>
          <w:i/>
          <w:highlight w:val="yellow"/>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 xml:space="preserve">2013: Encyclopedia or Life: “Reol, an R interface to Encyclopedia of Life data.” PI Barb Banbury,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 xml:space="preserve">2010-2012: NSF/iPlant: “iPlant-iPToL” PI Mike Sanderson, Co-PIs Michael Donoghue, Pam Soltis, Doug Soltis, Val Tannen, Alexis Stamatakis, Todd Vision. I ran the trait evolution working group, which included two months of summer salary for me and funding for a postdoc for this year and next year. Note that I was not part of the initial proposal (thus not an official PI/co-PI), but was invited to become part of it once it was funded and I function as a co-PI. Funds from NSF via iPlant via University of Arizona. $132,345 to UTK in year 1, $138,590 in year 2 for </w:t>
      </w:r>
      <w:r w:rsidRPr="001B6FCA">
        <w:rPr>
          <w:b/>
          <w:sz w:val="23"/>
          <w:szCs w:val="23"/>
        </w:rPr>
        <w:t>$270,935</w:t>
      </w:r>
      <w:r w:rsidRPr="001B6FCA">
        <w:rPr>
          <w:sz w:val="23"/>
          <w:szCs w:val="23"/>
        </w:rPr>
        <w:t xml:space="preserve"> in total.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 xml:space="preserve">2012-2013: NSF/iPlant: “rPlant”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Banbury, and a colleague at U. of Arizona, Derrick Zwickl,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r w:rsidRPr="001B6FCA">
        <w:rPr>
          <w:b/>
          <w:sz w:val="23"/>
          <w:szCs w:val="23"/>
        </w:rPr>
        <w:t xml:space="preserve">$5000 </w:t>
      </w:r>
      <w:r w:rsidRPr="001B6FCA">
        <w:rPr>
          <w:sz w:val="23"/>
          <w:szCs w:val="23"/>
        </w:rPr>
        <w:t>by Google to pay for Penn State graduate student Conrad Stack to work on putting my program Brownie into the R programming language. I was primary mentor, Luke Harmon was co-mentor.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Funding years 2014-2016.</w:t>
      </w:r>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Phylogeographic inference using approximated likelihoods.” PI Bria</w:t>
      </w:r>
      <w:r w:rsidR="00A10F2C">
        <w:rPr>
          <w:sz w:val="23"/>
          <w:szCs w:val="23"/>
        </w:rPr>
        <w:t>n O’Meara, Co-PI Bryan Carstens</w:t>
      </w:r>
      <w:r w:rsidR="001B6FCA" w:rsidRPr="00DC2A8B">
        <w:rPr>
          <w:sz w:val="23"/>
          <w:szCs w:val="23"/>
        </w:rPr>
        <w:t xml:space="preserve">. Amount for UTK: </w:t>
      </w:r>
      <w:r w:rsidR="001B6FCA" w:rsidRPr="00DC2A8B">
        <w:rPr>
          <w:b/>
          <w:sz w:val="23"/>
          <w:szCs w:val="23"/>
        </w:rPr>
        <w:t>$340,000</w:t>
      </w:r>
      <w:r w:rsidR="001B6FCA" w:rsidRPr="00DC2A8B">
        <w:rPr>
          <w:sz w:val="23"/>
          <w:szCs w:val="23"/>
        </w:rPr>
        <w:t>. Funding years 2013-2015.</w:t>
      </w:r>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preproposal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Preproposal: Population Genetics-based Codon Models”. PI Brian O’Meara, Co-PI Mike Gilchrist, Co-PI Russell Zaretzki.</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 xml:space="preserve">2011: NSF: “Preproposal: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Preproprosal: Phylogeographic inference using approximated likelihoods”. PI Brian O’Meara, Co-PI Bryan Carstens.</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2013: Templeton Foundation: Evolution of Play. PI Gordon Burghard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2012: Templeton Foundation: Evolution of Play. PI Gordon Burghard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Collaborative Research: Phylogeographic Inference using approximated likelihoods” PI Brian O’Meara, Co-PI Bryan Carstens.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 xml:space="preserve">2012: NSF: “Collaborative Research: Assembly the Tree of Life: Interactive Heuristics in Tree Search (inHits)”. </w:t>
      </w:r>
      <w:r w:rsidR="003F6A58" w:rsidRPr="001B6FCA">
        <w:rPr>
          <w:sz w:val="23"/>
          <w:szCs w:val="23"/>
        </w:rPr>
        <w:t xml:space="preserve">PI Michael Sanderson, Co-PI Michelle McMahon, Co-PI Derrick Zwickl, Co-PI Brian O’Meara, Co-PI Oliver Eulenstein,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Preproposal: Participation in AVAToL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2011: NSF: “Dimensions: Collaborative Research: How do Plant-Insect Interactions Generate Biodiversity? -A Case Study of Euphorb Vines (Euphorbiaceae: Plukenetieae) and Their Insect Associates” proposal to NSF Dimensions of Biodiversity. Modification and resubmission of above grant.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lastRenderedPageBreak/>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NSF: “Dimensions: Collaborative Research: How do Plant-Insect Interactions Generate Biodiversity? -A Case Study of Euphorb Vines (Euphorbiaceae: Plukenetieae) and Their Insect Associates” proposal to NSF Dimensions of Biodiversity.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6290B02F" w14:textId="77777777" w:rsidR="00E15AF9" w:rsidRPr="001B6FCA" w:rsidRDefault="00E15AF9" w:rsidP="00FD60C7">
      <w:pPr>
        <w:spacing w:line="360" w:lineRule="auto"/>
        <w:ind w:left="720" w:hanging="720"/>
      </w:pPr>
    </w:p>
    <w:p w14:paraId="63C3D91B" w14:textId="77777777" w:rsidR="000D1804" w:rsidRPr="001B6FCA" w:rsidRDefault="000D1804" w:rsidP="00EC76F1">
      <w:pPr>
        <w:ind w:left="720" w:hanging="720"/>
        <w:rPr>
          <w:b/>
          <w:bCs/>
        </w:rPr>
      </w:pPr>
    </w:p>
    <w:p w14:paraId="6B6CDF6F" w14:textId="77777777" w:rsidR="000D1804" w:rsidRPr="001B6FCA" w:rsidRDefault="000D1804" w:rsidP="00EC76F1">
      <w:pPr>
        <w:ind w:left="720" w:hanging="720"/>
        <w:rPr>
          <w:b/>
          <w:bCs/>
        </w:rPr>
      </w:pPr>
    </w:p>
    <w:p w14:paraId="4AC4A47A" w14:textId="77777777" w:rsidR="000D1804" w:rsidRDefault="000D1804" w:rsidP="00EC76F1">
      <w:pPr>
        <w:ind w:left="720" w:hanging="720"/>
        <w:rPr>
          <w:b/>
          <w:bCs/>
        </w:rPr>
      </w:pPr>
    </w:p>
    <w:p w14:paraId="74E6BF99" w14:textId="77777777" w:rsidR="000D1804" w:rsidRDefault="000D1804" w:rsidP="00EC76F1">
      <w:pPr>
        <w:ind w:left="720" w:hanging="720"/>
        <w:rPr>
          <w:b/>
          <w:bCs/>
        </w:rPr>
      </w:pPr>
    </w:p>
    <w:p w14:paraId="53514445" w14:textId="77777777" w:rsidR="000D1804" w:rsidRDefault="000D1804" w:rsidP="00EC76F1">
      <w:pPr>
        <w:ind w:left="720" w:hanging="720"/>
        <w:rPr>
          <w:b/>
          <w:bCs/>
        </w:rPr>
      </w:pPr>
    </w:p>
    <w:p w14:paraId="6FB4F649" w14:textId="77777777" w:rsidR="000D1804" w:rsidRDefault="000D1804" w:rsidP="00EC76F1">
      <w:pPr>
        <w:ind w:left="720" w:hanging="720"/>
        <w:rPr>
          <w:b/>
          <w:bCs/>
        </w:rPr>
      </w:pPr>
    </w:p>
    <w:p w14:paraId="0C594BF4" w14:textId="77777777" w:rsidR="00220273" w:rsidRDefault="00273618" w:rsidP="00273618">
      <w:pPr>
        <w:ind w:left="720" w:hanging="720"/>
        <w:jc w:val="center"/>
        <w:rPr>
          <w:b/>
          <w:bCs/>
          <w:caps/>
          <w:sz w:val="28"/>
          <w:szCs w:val="28"/>
        </w:rPr>
      </w:pPr>
      <w:r>
        <w:rPr>
          <w:b/>
          <w:bCs/>
          <w:caps/>
          <w:sz w:val="28"/>
          <w:szCs w:val="28"/>
        </w:rPr>
        <w:t>Other evidence of research OR sCHOLARSHIP</w:t>
      </w:r>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Muenchen,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This software is all open source,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r>
        <w:t xml:space="preserve">Lampyr: A web app for teaching about biodiversity. </w:t>
      </w:r>
      <w:hyperlink r:id="rId20" w:history="1">
        <w:r w:rsidRPr="00E26D42">
          <w:rPr>
            <w:rStyle w:val="Hyperlink"/>
          </w:rPr>
          <w:t>http://lampyr.org</w:t>
        </w:r>
      </w:hyperlink>
    </w:p>
    <w:p w14:paraId="096BC86A" w14:textId="77777777" w:rsidR="00956345" w:rsidRDefault="00956345" w:rsidP="00EC76F1">
      <w:pPr>
        <w:ind w:left="720" w:hanging="720"/>
      </w:pPr>
      <w:r>
        <w:t xml:space="preserve">corHMM: R package for dealing with discrete trait evolution. </w:t>
      </w:r>
      <w:hyperlink r:id="rId21" w:history="1">
        <w:r w:rsidRPr="00E26D42">
          <w:rPr>
            <w:rStyle w:val="Hyperlink"/>
          </w:rPr>
          <w:t>http://cran.r-project.org/web/packages/corHMM/index.html</w:t>
        </w:r>
      </w:hyperlink>
    </w:p>
    <w:p w14:paraId="06F43BE4" w14:textId="77777777" w:rsidR="00956345" w:rsidRDefault="00956345" w:rsidP="00EC76F1">
      <w:pPr>
        <w:ind w:left="720" w:hanging="720"/>
      </w:pPr>
      <w:r>
        <w:t xml:space="preserve">OUwie: R package for dealing with continuous trait evolution. </w:t>
      </w:r>
      <w:hyperlink r:id="rId22"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23" w:history="1">
        <w:r w:rsidR="00665DA6" w:rsidRPr="00E26D42">
          <w:rPr>
            <w:rStyle w:val="Hyperlink"/>
          </w:rPr>
          <w:t>http://brianomeara.info/brownie</w:t>
        </w:r>
      </w:hyperlink>
    </w:p>
    <w:p w14:paraId="38ACAECC" w14:textId="77777777" w:rsidR="00665DA6" w:rsidRDefault="009201F0" w:rsidP="00EC76F1">
      <w:pPr>
        <w:ind w:left="720" w:hanging="720"/>
      </w:pPr>
      <w:r>
        <w:t xml:space="preserve">DateLife: Web service and underlying software for estimating divergence dates for taxa. </w:t>
      </w:r>
      <w:hyperlink r:id="rId24" w:history="1">
        <w:r w:rsidRPr="00E26D42">
          <w:rPr>
            <w:rStyle w:val="Hyperlink"/>
          </w:rPr>
          <w:t>http://datelife.org/</w:t>
        </w:r>
      </w:hyperlink>
    </w:p>
    <w:p w14:paraId="53BA8BD8" w14:textId="77777777" w:rsidR="009201F0" w:rsidRDefault="009201F0" w:rsidP="00EC76F1">
      <w:pPr>
        <w:ind w:left="720" w:hanging="720"/>
      </w:pPr>
      <w:r>
        <w:t xml:space="preserve">Reol: R package for extracting information from the Encyclopedia of Life. </w:t>
      </w:r>
      <w:hyperlink r:id="rId25" w:history="1">
        <w:r w:rsidRPr="00E26D42">
          <w:rPr>
            <w:rStyle w:val="Hyperlink"/>
          </w:rPr>
          <w:t>http://reolblog.wordpress.com/</w:t>
        </w:r>
      </w:hyperlink>
    </w:p>
    <w:p w14:paraId="3693BF1A" w14:textId="77777777" w:rsidR="009201F0" w:rsidRDefault="006E3E13" w:rsidP="00EC76F1">
      <w:pPr>
        <w:ind w:left="720" w:hanging="720"/>
      </w:pPr>
      <w:r>
        <w:t>rPlant: R package to interact with NSF-spons</w:t>
      </w:r>
      <w:r w:rsidR="003626DE">
        <w:t xml:space="preserve">ored high performance computing. </w:t>
      </w:r>
      <w:hyperlink r:id="rId26" w:history="1">
        <w:r w:rsidR="00371E3D" w:rsidRPr="00E26D42">
          <w:rPr>
            <w:rStyle w:val="Hyperlink"/>
          </w:rPr>
          <w:t>http://cran.r-project.org/web/packages/rPlant/index.html</w:t>
        </w:r>
      </w:hyperlink>
    </w:p>
    <w:p w14:paraId="5D1715EB" w14:textId="77777777" w:rsidR="00371E3D" w:rsidRDefault="00371E3D" w:rsidP="00EC76F1">
      <w:pPr>
        <w:ind w:left="720" w:hanging="720"/>
      </w:pPr>
      <w:r>
        <w:t xml:space="preserve">phrapl: R software for testing phylogeographic hypotheses. </w:t>
      </w:r>
      <w:hyperlink r:id="rId27" w:history="1">
        <w:r w:rsidRPr="00E26D42">
          <w:rPr>
            <w:rStyle w:val="Hyperlink"/>
          </w:rPr>
          <w:t>https://r-forge.r-project.org/projects/phrapl/</w:t>
        </w:r>
      </w:hyperlink>
    </w:p>
    <w:p w14:paraId="59B0D187" w14:textId="77777777" w:rsidR="00371E3D" w:rsidRDefault="00371E3D" w:rsidP="00EC76F1">
      <w:pPr>
        <w:ind w:left="720" w:hanging="720"/>
      </w:pPr>
    </w:p>
    <w:p w14:paraId="6F631D3A" w14:textId="77777777" w:rsidR="00371E3D" w:rsidRDefault="00371E3D" w:rsidP="00EC76F1">
      <w:pPr>
        <w:ind w:left="720" w:hanging="720"/>
      </w:pPr>
    </w:p>
    <w:p w14:paraId="48653D92" w14:textId="77777777" w:rsidR="000D1804" w:rsidRDefault="000D1804" w:rsidP="000D1804">
      <w:pPr>
        <w:ind w:left="720" w:hanging="720"/>
        <w:jc w:val="center"/>
        <w:rPr>
          <w:b/>
          <w:bCs/>
          <w:caps/>
          <w:sz w:val="28"/>
          <w:szCs w:val="28"/>
        </w:rPr>
      </w:pPr>
    </w:p>
    <w:p w14:paraId="6EF7DB7C" w14:textId="77777777" w:rsidR="000D1804" w:rsidRDefault="000D1804" w:rsidP="000D1804">
      <w:pPr>
        <w:ind w:left="720" w:hanging="720"/>
        <w:jc w:val="center"/>
        <w:rPr>
          <w:b/>
          <w:bCs/>
          <w:caps/>
          <w:sz w:val="28"/>
          <w:szCs w:val="28"/>
        </w:rPr>
      </w:pPr>
    </w:p>
    <w:p w14:paraId="35AC0EE5" w14:textId="77777777" w:rsidR="000D1804" w:rsidRDefault="000D1804" w:rsidP="000D1804">
      <w:pPr>
        <w:ind w:left="720" w:hanging="720"/>
        <w:jc w:val="center"/>
        <w:rPr>
          <w:b/>
          <w:bCs/>
          <w:caps/>
          <w:sz w:val="28"/>
          <w:szCs w:val="28"/>
        </w:rPr>
      </w:pPr>
    </w:p>
    <w:p w14:paraId="24C441EE" w14:textId="77777777" w:rsidR="000D1804" w:rsidRDefault="000D1804" w:rsidP="000D1804">
      <w:pPr>
        <w:ind w:left="720" w:hanging="720"/>
        <w:jc w:val="center"/>
        <w:rPr>
          <w:b/>
          <w:bCs/>
          <w:caps/>
          <w:sz w:val="28"/>
          <w:szCs w:val="28"/>
        </w:rPr>
      </w:pPr>
    </w:p>
    <w:p w14:paraId="18222007" w14:textId="77777777" w:rsidR="000D1804" w:rsidRDefault="000D1804" w:rsidP="000D1804">
      <w:pPr>
        <w:ind w:left="720" w:hanging="720"/>
        <w:jc w:val="center"/>
        <w:rPr>
          <w:b/>
          <w:bCs/>
          <w:caps/>
          <w:sz w:val="28"/>
          <w:szCs w:val="28"/>
        </w:rPr>
      </w:pPr>
    </w:p>
    <w:p w14:paraId="70337AD7" w14:textId="77777777" w:rsidR="000D1804" w:rsidRDefault="000D1804" w:rsidP="000D1804">
      <w:pPr>
        <w:ind w:left="720" w:hanging="720"/>
        <w:jc w:val="center"/>
        <w:rPr>
          <w:b/>
          <w:bCs/>
          <w:caps/>
          <w:sz w:val="28"/>
          <w:szCs w:val="28"/>
        </w:rPr>
      </w:pPr>
    </w:p>
    <w:p w14:paraId="01FC8332" w14:textId="77777777" w:rsidR="000D1804" w:rsidRDefault="000D1804" w:rsidP="005828B8">
      <w:pPr>
        <w:rPr>
          <w:b/>
          <w:bCs/>
          <w:caps/>
          <w:sz w:val="28"/>
          <w:szCs w:val="28"/>
        </w:rPr>
      </w:pPr>
    </w:p>
    <w:p w14:paraId="4F41B6A8" w14:textId="77777777" w:rsidR="005828B8" w:rsidRDefault="005828B8" w:rsidP="005828B8">
      <w:pPr>
        <w:rPr>
          <w:b/>
          <w:bCs/>
          <w:caps/>
          <w:sz w:val="28"/>
          <w:szCs w:val="28"/>
        </w:rPr>
      </w:pPr>
    </w:p>
    <w:p w14:paraId="27092C4B" w14:textId="77777777" w:rsidR="000D1804" w:rsidRDefault="000D1804" w:rsidP="000D1804">
      <w:pPr>
        <w:ind w:left="720" w:hanging="720"/>
        <w:jc w:val="center"/>
        <w:rPr>
          <w:b/>
          <w:bCs/>
          <w:caps/>
          <w:sz w:val="28"/>
          <w:szCs w:val="28"/>
        </w:rPr>
      </w:pPr>
    </w:p>
    <w:p w14:paraId="25F4FAE3" w14:textId="77777777" w:rsidR="000D1804" w:rsidRDefault="000D1804" w:rsidP="000D1804">
      <w:pPr>
        <w:ind w:left="720" w:hanging="720"/>
        <w:jc w:val="center"/>
        <w:rPr>
          <w:b/>
          <w:bCs/>
          <w:caps/>
          <w:sz w:val="28"/>
          <w:szCs w:val="28"/>
        </w:rPr>
      </w:pPr>
    </w:p>
    <w:p w14:paraId="42498E70" w14:textId="77777777" w:rsidR="000D1804" w:rsidRDefault="000D1804" w:rsidP="000D1804">
      <w:pPr>
        <w:ind w:left="720" w:hanging="720"/>
        <w:jc w:val="center"/>
        <w:rPr>
          <w:b/>
          <w:bCs/>
          <w:caps/>
          <w:sz w:val="28"/>
          <w:szCs w:val="28"/>
        </w:rPr>
      </w:pPr>
    </w:p>
    <w:p w14:paraId="1AEA2C77" w14:textId="77777777" w:rsidR="000D1804" w:rsidRDefault="00957F9B" w:rsidP="00957F9B">
      <w:pPr>
        <w:tabs>
          <w:tab w:val="left" w:pos="752"/>
          <w:tab w:val="center" w:pos="4680"/>
        </w:tabs>
        <w:ind w:left="720" w:hanging="720"/>
        <w:rPr>
          <w:b/>
          <w:bCs/>
          <w:caps/>
          <w:sz w:val="28"/>
          <w:szCs w:val="28"/>
        </w:rPr>
      </w:pPr>
      <w:r w:rsidRPr="00957F9B">
        <w:rPr>
          <w:b/>
          <w:bCs/>
          <w:caps/>
          <w:sz w:val="28"/>
          <w:szCs w:val="28"/>
        </w:rPr>
        <w:tab/>
      </w:r>
      <w:r w:rsidRPr="00957F9B">
        <w:rPr>
          <w:b/>
          <w:bCs/>
          <w:caps/>
          <w:sz w:val="28"/>
          <w:szCs w:val="28"/>
        </w:rPr>
        <w:tab/>
      </w:r>
      <w:r>
        <w:rPr>
          <w:b/>
          <w:bCs/>
          <w:caps/>
          <w:sz w:val="28"/>
          <w:szCs w:val="28"/>
        </w:rPr>
        <w:t>Public talks</w:t>
      </w:r>
    </w:p>
    <w:p w14:paraId="460A9270" w14:textId="1EA0A6D6" w:rsidR="00BE3FCF" w:rsidRPr="00957F9B" w:rsidRDefault="00BE3FCF" w:rsidP="00BE3FCF">
      <w:r>
        <w:t>Note that this section still needs to be updated (Sept 2014)</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June 22, 2013: Invited symposium talk at Evolution on “Simulated likelihood for species delimitation and phylogeography”</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July 9, 2012: Talk at iEvoBio on “DateLife: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Nov. 8, 2010: Invited talk on “Phylogenetics” at iPlant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May 24, 2010: Invited talk on “Phylogenetics” at iPlant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322F8F2F" w14:textId="77777777" w:rsidR="000D1804" w:rsidRPr="00957F9B" w:rsidRDefault="000D1804" w:rsidP="000D1804">
      <w:pPr>
        <w:ind w:left="720" w:hanging="720"/>
        <w:jc w:val="center"/>
        <w:rPr>
          <w:b/>
          <w:bCs/>
          <w:caps/>
          <w:highlight w:val="yellow"/>
        </w:rPr>
      </w:pPr>
    </w:p>
    <w:p w14:paraId="6594BDB0" w14:textId="77777777" w:rsidR="003A1DA8" w:rsidRDefault="003A1DA8" w:rsidP="00066386">
      <w:pPr>
        <w:ind w:left="720" w:hanging="720"/>
        <w:jc w:val="center"/>
        <w:rPr>
          <w:b/>
          <w:bCs/>
        </w:rPr>
      </w:pPr>
    </w:p>
    <w:p w14:paraId="163DEAF2" w14:textId="77777777" w:rsidR="00F5543C" w:rsidRDefault="00F5543C" w:rsidP="00066386">
      <w:pPr>
        <w:ind w:left="720" w:hanging="720"/>
        <w:jc w:val="center"/>
        <w:rPr>
          <w:b/>
          <w:bCs/>
        </w:rPr>
        <w:sectPr w:rsidR="00F5543C" w:rsidSect="00F5543C">
          <w:headerReference w:type="default" r:id="rId28"/>
          <w:footerReference w:type="default" r:id="rId29"/>
          <w:pgSz w:w="12240" w:h="15840" w:code="1"/>
          <w:pgMar w:top="1440" w:right="1440" w:bottom="1440" w:left="1440" w:header="720" w:footer="720" w:gutter="0"/>
          <w:pgNumType w:start="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77777777" w:rsidR="000D1804" w:rsidRPr="00E36B42" w:rsidRDefault="000D1804" w:rsidP="000D1804">
      <w:pPr>
        <w:ind w:left="720" w:hanging="720"/>
        <w:jc w:val="center"/>
        <w:rPr>
          <w:b/>
          <w:bCs/>
          <w:iCs/>
          <w:caps/>
          <w:sz w:val="28"/>
          <w:szCs w:val="28"/>
        </w:rPr>
      </w:pPr>
      <w:r w:rsidRPr="004826CD">
        <w:rPr>
          <w:b/>
          <w:bCs/>
          <w:caps/>
          <w:sz w:val="72"/>
          <w:szCs w:val="72"/>
        </w:rPr>
        <w:t xml:space="preserve">D. </w:t>
      </w:r>
      <w:r w:rsidRPr="00E36B42">
        <w:rPr>
          <w:b/>
          <w:bCs/>
          <w:iCs/>
          <w:caps/>
          <w:sz w:val="72"/>
          <w:szCs w:val="72"/>
        </w:rPr>
        <w:t>institutional,</w:t>
      </w:r>
      <w:r>
        <w:rPr>
          <w:b/>
          <w:bCs/>
          <w:iCs/>
          <w:caps/>
          <w:sz w:val="72"/>
          <w:szCs w:val="72"/>
        </w:rPr>
        <w:t xml:space="preserve"> </w:t>
      </w:r>
      <w:r w:rsidRPr="00E36B42">
        <w:rPr>
          <w:b/>
          <w:bCs/>
          <w:iCs/>
          <w:caps/>
          <w:sz w:val="72"/>
          <w:szCs w:val="72"/>
        </w:rPr>
        <w:t>disciplinary, and/or professional service</w:t>
      </w:r>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4FD8809" w14:textId="77777777" w:rsidR="000D1804" w:rsidRDefault="000D1804" w:rsidP="00066386">
      <w:pPr>
        <w:ind w:left="720" w:hanging="720"/>
        <w:rPr>
          <w:b/>
          <w:bCs/>
        </w:rPr>
      </w:pPr>
    </w:p>
    <w:p w14:paraId="6D58AE83" w14:textId="77777777" w:rsidR="000D1804" w:rsidRDefault="000D1804" w:rsidP="00066386">
      <w:pPr>
        <w:ind w:left="720" w:hanging="720"/>
        <w:rPr>
          <w:b/>
          <w:bCs/>
        </w:rPr>
      </w:pPr>
    </w:p>
    <w:p w14:paraId="7E2BD158" w14:textId="77777777" w:rsidR="000D1804" w:rsidRDefault="000D1804" w:rsidP="00066386">
      <w:pPr>
        <w:ind w:left="720" w:hanging="720"/>
        <w:rPr>
          <w:b/>
          <w:bCs/>
        </w:rPr>
      </w:pPr>
    </w:p>
    <w:p w14:paraId="720B239D" w14:textId="77777777" w:rsidR="000D1804" w:rsidRDefault="000D1804" w:rsidP="00066386">
      <w:pPr>
        <w:ind w:left="720" w:hanging="720"/>
        <w:rPr>
          <w:b/>
          <w:bCs/>
        </w:rPr>
      </w:pPr>
    </w:p>
    <w:p w14:paraId="3062279C" w14:textId="77777777" w:rsidR="000D1804" w:rsidRDefault="000D1804" w:rsidP="00066386">
      <w:pPr>
        <w:ind w:left="720" w:hanging="720"/>
        <w:rPr>
          <w:b/>
          <w:bCs/>
        </w:rPr>
      </w:pPr>
    </w:p>
    <w:p w14:paraId="409662F7" w14:textId="77777777" w:rsidR="000D1804" w:rsidRDefault="000D1804" w:rsidP="00066386">
      <w:pPr>
        <w:ind w:left="720" w:hanging="720"/>
        <w:rPr>
          <w:b/>
          <w:bCs/>
        </w:rPr>
      </w:pPr>
    </w:p>
    <w:p w14:paraId="645F68A8" w14:textId="77777777" w:rsidR="000D1804" w:rsidRDefault="000D1804" w:rsidP="00066386">
      <w:pPr>
        <w:ind w:left="720" w:hanging="720"/>
        <w:rPr>
          <w:b/>
          <w:bCs/>
        </w:rPr>
      </w:pPr>
    </w:p>
    <w:p w14:paraId="3B3EE773" w14:textId="77777777" w:rsidR="000D1804" w:rsidRDefault="000D1804" w:rsidP="00066386">
      <w:pPr>
        <w:ind w:left="720" w:hanging="720"/>
        <w:rPr>
          <w:b/>
          <w:bCs/>
        </w:rPr>
      </w:pPr>
    </w:p>
    <w:p w14:paraId="7741E843" w14:textId="77777777" w:rsidR="000D1804" w:rsidRDefault="000D1804" w:rsidP="00066386">
      <w:pPr>
        <w:ind w:left="720" w:hanging="720"/>
        <w:rPr>
          <w:b/>
          <w:bCs/>
        </w:rPr>
      </w:pPr>
    </w:p>
    <w:p w14:paraId="3678491A" w14:textId="77777777" w:rsidR="000D1804" w:rsidRDefault="000D1804" w:rsidP="00066386">
      <w:pPr>
        <w:ind w:left="720" w:hanging="720"/>
        <w:rPr>
          <w:b/>
          <w:bCs/>
        </w:rPr>
      </w:pPr>
    </w:p>
    <w:p w14:paraId="3F99408A" w14:textId="77777777" w:rsidR="000D1804" w:rsidRDefault="000D1804" w:rsidP="00066386">
      <w:pPr>
        <w:ind w:left="720" w:hanging="720"/>
        <w:rPr>
          <w:b/>
          <w:bCs/>
        </w:rPr>
      </w:pPr>
    </w:p>
    <w:p w14:paraId="754DBCA8" w14:textId="77777777" w:rsidR="000D1804" w:rsidRDefault="000D1804" w:rsidP="00066386">
      <w:pPr>
        <w:ind w:left="720" w:hanging="720"/>
        <w:rPr>
          <w:b/>
          <w:bCs/>
        </w:rPr>
      </w:pPr>
    </w:p>
    <w:p w14:paraId="424B60A8" w14:textId="77777777" w:rsidR="000D1804" w:rsidRDefault="000D1804" w:rsidP="00066386">
      <w:pPr>
        <w:ind w:left="720" w:hanging="720"/>
        <w:rPr>
          <w:b/>
          <w:bCs/>
        </w:rPr>
      </w:pPr>
    </w:p>
    <w:p w14:paraId="60C7EEF6" w14:textId="77777777" w:rsidR="000D1804" w:rsidRDefault="000D1804" w:rsidP="00066386">
      <w:pPr>
        <w:ind w:left="720" w:hanging="720"/>
        <w:rPr>
          <w:b/>
          <w:bCs/>
        </w:rPr>
      </w:pPr>
    </w:p>
    <w:p w14:paraId="71273CB7" w14:textId="77777777" w:rsidR="000D1804" w:rsidRDefault="000D1804" w:rsidP="00066386">
      <w:pPr>
        <w:ind w:left="720" w:hanging="720"/>
        <w:rPr>
          <w:b/>
          <w:bCs/>
        </w:rPr>
      </w:pPr>
    </w:p>
    <w:p w14:paraId="09512129" w14:textId="77777777" w:rsidR="000D1804" w:rsidRDefault="000D1804" w:rsidP="00066386">
      <w:pPr>
        <w:ind w:left="720" w:hanging="720"/>
        <w:rPr>
          <w:b/>
          <w:bCs/>
        </w:rPr>
      </w:pPr>
    </w:p>
    <w:p w14:paraId="0871CBEF" w14:textId="77777777" w:rsidR="000D1804" w:rsidRDefault="000D1804" w:rsidP="00066386">
      <w:pPr>
        <w:ind w:left="720" w:hanging="720"/>
        <w:rPr>
          <w:b/>
          <w:bCs/>
        </w:rPr>
      </w:pPr>
    </w:p>
    <w:p w14:paraId="10A93F7B" w14:textId="77777777" w:rsidR="000D1804" w:rsidRDefault="000D1804" w:rsidP="00066386">
      <w:pPr>
        <w:ind w:left="720" w:hanging="720"/>
        <w:rPr>
          <w:b/>
          <w:bCs/>
        </w:rPr>
      </w:pPr>
    </w:p>
    <w:p w14:paraId="47F5193D" w14:textId="77777777" w:rsidR="000D1804" w:rsidRDefault="000D1804" w:rsidP="00066386">
      <w:pPr>
        <w:ind w:left="720" w:hanging="720"/>
        <w:rPr>
          <w:b/>
          <w:bCs/>
        </w:rPr>
      </w:pPr>
    </w:p>
    <w:p w14:paraId="20D624E9" w14:textId="77777777" w:rsidR="000D1804" w:rsidRDefault="000D1804" w:rsidP="00066386">
      <w:pPr>
        <w:ind w:left="720" w:hanging="720"/>
        <w:rPr>
          <w:b/>
          <w:bCs/>
        </w:rPr>
      </w:pPr>
    </w:p>
    <w:p w14:paraId="5252B9C3" w14:textId="77777777" w:rsidR="000D1804" w:rsidRDefault="000D1804" w:rsidP="00066386">
      <w:pPr>
        <w:ind w:left="720" w:hanging="720"/>
        <w:rPr>
          <w:b/>
          <w:bCs/>
        </w:rPr>
      </w:pPr>
    </w:p>
    <w:p w14:paraId="4AAD53BE" w14:textId="77777777" w:rsidR="000D1804" w:rsidRDefault="000D1804" w:rsidP="00066386">
      <w:pPr>
        <w:ind w:left="720" w:hanging="720"/>
        <w:rPr>
          <w:b/>
          <w:bCs/>
        </w:rPr>
      </w:pPr>
    </w:p>
    <w:p w14:paraId="76727B0F" w14:textId="77777777" w:rsidR="000D1804" w:rsidRDefault="000D1804" w:rsidP="00066386">
      <w:pPr>
        <w:ind w:left="720" w:hanging="720"/>
        <w:rPr>
          <w:b/>
          <w:bCs/>
        </w:rPr>
      </w:pPr>
    </w:p>
    <w:p w14:paraId="20E7E2E4" w14:textId="77777777" w:rsidR="000D1804" w:rsidRDefault="000D1804" w:rsidP="00066386">
      <w:pPr>
        <w:ind w:left="720" w:hanging="720"/>
        <w:rPr>
          <w:b/>
          <w:bCs/>
        </w:rPr>
      </w:pPr>
    </w:p>
    <w:p w14:paraId="7AF802CA" w14:textId="77777777" w:rsidR="000D1804" w:rsidRDefault="000D1804" w:rsidP="00066386">
      <w:pPr>
        <w:ind w:left="720" w:hanging="720"/>
        <w:rPr>
          <w:b/>
          <w:bCs/>
        </w:rPr>
      </w:pPr>
    </w:p>
    <w:p w14:paraId="179007E8" w14:textId="77777777" w:rsidR="00BA70AB" w:rsidRDefault="00BA70AB" w:rsidP="000D1804">
      <w:pPr>
        <w:jc w:val="center"/>
        <w:rPr>
          <w:b/>
          <w:bCs/>
          <w:iCs/>
          <w:sz w:val="28"/>
          <w:szCs w:val="28"/>
        </w:rPr>
      </w:pPr>
    </w:p>
    <w:p w14:paraId="0B8C00F6" w14:textId="77777777" w:rsidR="00BA70AB" w:rsidRDefault="00BA70AB" w:rsidP="000D1804">
      <w:pPr>
        <w:jc w:val="center"/>
        <w:rPr>
          <w:b/>
          <w:bCs/>
          <w:iCs/>
          <w:sz w:val="28"/>
          <w:szCs w:val="28"/>
        </w:rPr>
      </w:pPr>
    </w:p>
    <w:p w14:paraId="150DA141" w14:textId="77777777" w:rsidR="00BA70AB" w:rsidRDefault="00BA70AB" w:rsidP="000D1804">
      <w:pPr>
        <w:jc w:val="center"/>
        <w:rPr>
          <w:b/>
          <w:bCs/>
          <w:iCs/>
          <w:sz w:val="28"/>
          <w:szCs w:val="28"/>
        </w:rPr>
      </w:pPr>
    </w:p>
    <w:p w14:paraId="46F003D1" w14:textId="77777777" w:rsidR="00F5543C" w:rsidRDefault="00F5543C" w:rsidP="000D1804">
      <w:pPr>
        <w:jc w:val="center"/>
        <w:rPr>
          <w:b/>
          <w:bCs/>
          <w:iCs/>
          <w:sz w:val="28"/>
          <w:szCs w:val="28"/>
        </w:rPr>
        <w:sectPr w:rsidR="00F5543C" w:rsidSect="00F5543C">
          <w:headerReference w:type="default" r:id="rId30"/>
          <w:footerReference w:type="default" r:id="rId31"/>
          <w:pgSz w:w="12240" w:h="15840" w:code="1"/>
          <w:pgMar w:top="1440" w:right="1440" w:bottom="1440" w:left="1440" w:header="720" w:footer="720" w:gutter="0"/>
          <w:pgNumType w:start="1"/>
          <w:cols w:space="720"/>
          <w:docGrid w:linePitch="360"/>
        </w:sectPr>
      </w:pPr>
    </w:p>
    <w:p w14:paraId="00CF5487" w14:textId="77777777" w:rsidR="000D1804" w:rsidRPr="00E36B42" w:rsidRDefault="000D1804" w:rsidP="000D1804">
      <w:pPr>
        <w:jc w:val="center"/>
        <w:rPr>
          <w:b/>
          <w:bCs/>
          <w:iCs/>
          <w:sz w:val="28"/>
          <w:szCs w:val="28"/>
        </w:rPr>
      </w:pPr>
      <w:r>
        <w:rPr>
          <w:b/>
          <w:bCs/>
          <w:iCs/>
          <w:sz w:val="28"/>
          <w:szCs w:val="28"/>
        </w:rPr>
        <w:lastRenderedPageBreak/>
        <w:t>CANDIDATE'S STATEMENT</w:t>
      </w:r>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I am a member of the Phylotastic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iEvoBio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Akaik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2BC5D37E" w14:textId="77777777" w:rsidR="00AD03B3" w:rsidRDefault="00AD03B3" w:rsidP="00066386">
      <w:pPr>
        <w:ind w:left="720" w:hanging="720"/>
        <w:rPr>
          <w:b/>
          <w:bCs/>
          <w:iCs/>
        </w:rPr>
      </w:pPr>
    </w:p>
    <w:p w14:paraId="5F4F446A" w14:textId="77777777" w:rsidR="00AD03B3" w:rsidRDefault="00AD03B3" w:rsidP="00066386">
      <w:pPr>
        <w:ind w:left="720" w:hanging="720"/>
        <w:rPr>
          <w:b/>
          <w:bCs/>
          <w:iCs/>
        </w:rPr>
      </w:pPr>
    </w:p>
    <w:p w14:paraId="7F0086D2" w14:textId="77777777" w:rsidR="00AD03B3" w:rsidRDefault="00AD03B3" w:rsidP="00066386">
      <w:pPr>
        <w:ind w:left="720" w:hanging="720"/>
        <w:rPr>
          <w:b/>
          <w:bCs/>
          <w:iCs/>
        </w:rPr>
      </w:pPr>
    </w:p>
    <w:p w14:paraId="52413135" w14:textId="77777777" w:rsidR="00AD03B3" w:rsidRDefault="00AD03B3" w:rsidP="00066386">
      <w:pPr>
        <w:ind w:left="720" w:hanging="720"/>
        <w:rPr>
          <w:b/>
          <w:bCs/>
          <w:iCs/>
        </w:rPr>
      </w:pPr>
    </w:p>
    <w:p w14:paraId="2A098F1A" w14:textId="77777777" w:rsidR="00AD03B3" w:rsidRDefault="00AD03B3" w:rsidP="00066386">
      <w:pPr>
        <w:ind w:left="720" w:hanging="720"/>
        <w:rPr>
          <w:b/>
          <w:bCs/>
          <w:iCs/>
        </w:rPr>
      </w:pPr>
    </w:p>
    <w:p w14:paraId="4BC3B1E9" w14:textId="77777777" w:rsidR="00AD03B3" w:rsidRDefault="00AD03B3" w:rsidP="00066386">
      <w:pPr>
        <w:ind w:left="720" w:hanging="720"/>
        <w:rPr>
          <w:b/>
          <w:bCs/>
          <w:iCs/>
        </w:rPr>
      </w:pPr>
    </w:p>
    <w:p w14:paraId="2D8D0CD7" w14:textId="77777777" w:rsidR="00AD03B3" w:rsidRDefault="00AD03B3" w:rsidP="00066386">
      <w:pPr>
        <w:ind w:left="720" w:hanging="720"/>
        <w:rPr>
          <w:b/>
          <w:bCs/>
          <w:iCs/>
        </w:rPr>
      </w:pPr>
    </w:p>
    <w:p w14:paraId="17325BBD" w14:textId="77777777" w:rsidR="00AD03B3" w:rsidRDefault="00AD03B3" w:rsidP="00066386">
      <w:pPr>
        <w:ind w:left="720" w:hanging="720"/>
        <w:rPr>
          <w:b/>
          <w:bCs/>
          <w:iCs/>
        </w:rPr>
      </w:pPr>
    </w:p>
    <w:p w14:paraId="01F62E04" w14:textId="77777777" w:rsidR="00AD03B3" w:rsidRDefault="00AD03B3" w:rsidP="00066386">
      <w:pPr>
        <w:ind w:left="720" w:hanging="720"/>
        <w:rPr>
          <w:b/>
          <w:bCs/>
          <w:iCs/>
        </w:rPr>
      </w:pPr>
    </w:p>
    <w:p w14:paraId="5C500673" w14:textId="77777777" w:rsidR="00AD03B3" w:rsidRDefault="00AD03B3" w:rsidP="00066386">
      <w:pPr>
        <w:ind w:left="720" w:hanging="720"/>
        <w:rPr>
          <w:b/>
          <w:bCs/>
          <w:iCs/>
        </w:rPr>
      </w:pPr>
    </w:p>
    <w:p w14:paraId="05145010" w14:textId="77777777" w:rsidR="00AD03B3" w:rsidRDefault="00AD03B3" w:rsidP="00066386">
      <w:pPr>
        <w:ind w:left="720" w:hanging="720"/>
        <w:rPr>
          <w:b/>
          <w:bCs/>
          <w:iCs/>
        </w:rPr>
      </w:pPr>
    </w:p>
    <w:p w14:paraId="7750179A" w14:textId="77777777" w:rsidR="00AD03B3" w:rsidRDefault="00AD03B3" w:rsidP="00066386">
      <w:pPr>
        <w:ind w:left="720" w:hanging="720"/>
        <w:rPr>
          <w:b/>
          <w:bCs/>
          <w:iCs/>
        </w:rPr>
      </w:pPr>
    </w:p>
    <w:p w14:paraId="56A66C13" w14:textId="77777777" w:rsidR="00AD03B3" w:rsidRDefault="00AD03B3" w:rsidP="00066386">
      <w:pPr>
        <w:ind w:left="720" w:hanging="720"/>
        <w:rPr>
          <w:b/>
          <w:bCs/>
          <w:iCs/>
        </w:rPr>
      </w:pPr>
    </w:p>
    <w:p w14:paraId="498CFBEE" w14:textId="77777777" w:rsidR="00AD03B3" w:rsidRDefault="00AD03B3" w:rsidP="00066386">
      <w:pPr>
        <w:ind w:left="720" w:hanging="720"/>
        <w:rPr>
          <w:b/>
          <w:bCs/>
          <w:iCs/>
        </w:rPr>
      </w:pPr>
    </w:p>
    <w:p w14:paraId="40A9A9EF" w14:textId="77777777" w:rsidR="00AD03B3" w:rsidRDefault="00AD03B3" w:rsidP="00066386">
      <w:pPr>
        <w:ind w:left="720" w:hanging="720"/>
        <w:rPr>
          <w:b/>
          <w:bCs/>
          <w:iCs/>
        </w:rPr>
      </w:pPr>
    </w:p>
    <w:p w14:paraId="47E912CF" w14:textId="77777777" w:rsidR="00AD03B3" w:rsidRDefault="00AD03B3" w:rsidP="00066386">
      <w:pPr>
        <w:ind w:left="720" w:hanging="720"/>
        <w:rPr>
          <w:b/>
          <w:bCs/>
          <w:iCs/>
        </w:rPr>
      </w:pPr>
    </w:p>
    <w:p w14:paraId="538378FF" w14:textId="77777777" w:rsidR="00AD03B3" w:rsidRDefault="00AD03B3" w:rsidP="00066386">
      <w:pPr>
        <w:ind w:left="720" w:hanging="720"/>
        <w:rPr>
          <w:b/>
          <w:bCs/>
          <w:iCs/>
        </w:rPr>
      </w:pPr>
    </w:p>
    <w:p w14:paraId="75C5BAC1" w14:textId="77777777" w:rsidR="00AD03B3" w:rsidRDefault="00AD03B3" w:rsidP="00066386">
      <w:pPr>
        <w:ind w:left="720" w:hanging="720"/>
        <w:rPr>
          <w:b/>
          <w:bCs/>
          <w:iCs/>
        </w:rPr>
      </w:pPr>
    </w:p>
    <w:p w14:paraId="3D9A8270" w14:textId="77777777" w:rsidR="00AD03B3" w:rsidRDefault="00AD03B3" w:rsidP="00066386">
      <w:pPr>
        <w:ind w:left="720" w:hanging="720"/>
        <w:rPr>
          <w:b/>
          <w:bCs/>
          <w:iCs/>
        </w:rPr>
      </w:pPr>
    </w:p>
    <w:p w14:paraId="6B8AD422" w14:textId="77777777" w:rsidR="00AD03B3" w:rsidRDefault="00AD03B3" w:rsidP="00066386">
      <w:pPr>
        <w:ind w:left="720" w:hanging="720"/>
        <w:rPr>
          <w:b/>
          <w:bCs/>
          <w:iCs/>
        </w:rPr>
      </w:pPr>
    </w:p>
    <w:p w14:paraId="47F90733" w14:textId="77777777" w:rsidR="00AD03B3" w:rsidRDefault="00AD03B3" w:rsidP="00066386">
      <w:pPr>
        <w:ind w:left="720" w:hanging="720"/>
        <w:rPr>
          <w:b/>
          <w:bCs/>
          <w:iCs/>
        </w:rPr>
      </w:pPr>
    </w:p>
    <w:p w14:paraId="37960A44" w14:textId="77777777" w:rsidR="00AD03B3" w:rsidRDefault="00AD03B3" w:rsidP="00066386">
      <w:pPr>
        <w:ind w:left="720" w:hanging="720"/>
        <w:rPr>
          <w:b/>
          <w:bCs/>
          <w:iCs/>
        </w:rPr>
      </w:pPr>
    </w:p>
    <w:p w14:paraId="1214AB46" w14:textId="77777777" w:rsidR="00AD03B3" w:rsidRDefault="00AD03B3" w:rsidP="00066386">
      <w:pPr>
        <w:ind w:left="720" w:hanging="720"/>
        <w:rPr>
          <w:b/>
          <w:bCs/>
          <w:iCs/>
        </w:rPr>
      </w:pPr>
    </w:p>
    <w:p w14:paraId="3DFB445E" w14:textId="77777777" w:rsidR="00AD03B3" w:rsidRDefault="00AD03B3" w:rsidP="00066386">
      <w:pPr>
        <w:ind w:left="720" w:hanging="720"/>
        <w:rPr>
          <w:b/>
          <w:bCs/>
          <w:iCs/>
        </w:rPr>
      </w:pPr>
    </w:p>
    <w:p w14:paraId="6B7A9CDE" w14:textId="77777777" w:rsidR="00AD03B3" w:rsidRDefault="00AD03B3" w:rsidP="00066386">
      <w:pPr>
        <w:ind w:left="720" w:hanging="720"/>
        <w:rPr>
          <w:b/>
          <w:bCs/>
          <w:iCs/>
        </w:rPr>
      </w:pPr>
    </w:p>
    <w:p w14:paraId="59E0DEDE" w14:textId="77777777" w:rsidR="00AD03B3" w:rsidRDefault="00AD03B3" w:rsidP="00066386">
      <w:pPr>
        <w:ind w:left="720" w:hanging="720"/>
        <w:rPr>
          <w:b/>
          <w:bCs/>
          <w:iCs/>
        </w:rPr>
      </w:pPr>
    </w:p>
    <w:p w14:paraId="22D2CBFB" w14:textId="77777777" w:rsidR="00AD03B3" w:rsidRDefault="00AD03B3" w:rsidP="00066386">
      <w:pPr>
        <w:ind w:left="720" w:hanging="720"/>
        <w:rPr>
          <w:b/>
          <w:bCs/>
          <w:iCs/>
        </w:rPr>
      </w:pPr>
    </w:p>
    <w:p w14:paraId="0BE83427" w14:textId="77777777" w:rsidR="00AD03B3" w:rsidRDefault="00AD03B3" w:rsidP="00066386">
      <w:pPr>
        <w:ind w:left="720" w:hanging="720"/>
        <w:rPr>
          <w:b/>
          <w:bCs/>
          <w:iCs/>
        </w:rPr>
      </w:pPr>
    </w:p>
    <w:p w14:paraId="66257915" w14:textId="77777777" w:rsidR="00AD03B3" w:rsidRDefault="00AD03B3" w:rsidP="00066386">
      <w:pPr>
        <w:ind w:left="720" w:hanging="720"/>
        <w:rPr>
          <w:b/>
          <w:bCs/>
          <w:iCs/>
        </w:rPr>
      </w:pPr>
    </w:p>
    <w:p w14:paraId="46A30E51" w14:textId="77777777" w:rsidR="00AD03B3" w:rsidRDefault="00AD03B3" w:rsidP="00066386">
      <w:pPr>
        <w:ind w:left="720" w:hanging="720"/>
        <w:rPr>
          <w:b/>
          <w:bCs/>
          <w:iCs/>
        </w:rPr>
      </w:pPr>
    </w:p>
    <w:p w14:paraId="786924A5" w14:textId="77777777" w:rsidR="00AD03B3" w:rsidRDefault="00AD03B3" w:rsidP="00066386">
      <w:pPr>
        <w:ind w:left="720" w:hanging="720"/>
        <w:rPr>
          <w:b/>
          <w:bCs/>
          <w:iCs/>
        </w:rPr>
      </w:pPr>
    </w:p>
    <w:p w14:paraId="74AFCB5E" w14:textId="77777777" w:rsidR="00AD03B3" w:rsidRDefault="00AD03B3" w:rsidP="00066386">
      <w:pPr>
        <w:ind w:left="720" w:hanging="720"/>
        <w:rPr>
          <w:b/>
          <w:bCs/>
          <w:iCs/>
        </w:rPr>
      </w:pPr>
    </w:p>
    <w:p w14:paraId="1719D80D" w14:textId="77777777" w:rsidR="00AD03B3" w:rsidRDefault="00AD03B3" w:rsidP="00066386">
      <w:pPr>
        <w:ind w:left="720" w:hanging="720"/>
        <w:rPr>
          <w:b/>
          <w:bCs/>
          <w:iCs/>
        </w:rPr>
      </w:pPr>
    </w:p>
    <w:p w14:paraId="55822AC9" w14:textId="77777777" w:rsidR="00AD03B3" w:rsidRDefault="00AD03B3" w:rsidP="00066386">
      <w:pPr>
        <w:ind w:left="720" w:hanging="720"/>
        <w:rPr>
          <w:b/>
          <w:bCs/>
          <w:iCs/>
        </w:rPr>
      </w:pPr>
    </w:p>
    <w:p w14:paraId="7DB04678" w14:textId="77777777" w:rsidR="00AD03B3" w:rsidRDefault="00AD03B3" w:rsidP="00066386">
      <w:pPr>
        <w:ind w:left="720" w:hanging="720"/>
        <w:rPr>
          <w:b/>
          <w:bCs/>
          <w:iCs/>
        </w:rPr>
      </w:pPr>
    </w:p>
    <w:p w14:paraId="6E8C678C" w14:textId="77777777" w:rsidR="00AD03B3" w:rsidRDefault="00AD03B3" w:rsidP="00066386">
      <w:pPr>
        <w:ind w:left="720" w:hanging="720"/>
        <w:rPr>
          <w:b/>
          <w:bCs/>
          <w:iCs/>
        </w:rPr>
      </w:pPr>
    </w:p>
    <w:p w14:paraId="1B6D4CBD" w14:textId="77777777" w:rsidR="00D84B63" w:rsidRPr="00FA39F7" w:rsidRDefault="00F0076A" w:rsidP="00AD03B3">
      <w:pPr>
        <w:ind w:left="720" w:hanging="720"/>
        <w:jc w:val="center"/>
        <w:rPr>
          <w:b/>
          <w:bCs/>
          <w:sz w:val="28"/>
          <w:szCs w:val="28"/>
        </w:rPr>
      </w:pPr>
      <w:r w:rsidRPr="00FA39F7">
        <w:rPr>
          <w:b/>
          <w:bCs/>
          <w:iCs/>
          <w:sz w:val="28"/>
          <w:szCs w:val="28"/>
        </w:rPr>
        <w:t>INSTITUTIONAL SERVICE</w:t>
      </w:r>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lastRenderedPageBreak/>
        <w:t>Dean’s Advisory Committee</w:t>
      </w:r>
    </w:p>
    <w:p w14:paraId="40921470" w14:textId="77777777" w:rsidR="002B1953" w:rsidRDefault="002B1953" w:rsidP="00D75EE2">
      <w:pPr>
        <w:ind w:left="720" w:hanging="720"/>
        <w:rPr>
          <w:bCs/>
        </w:rPr>
      </w:pPr>
    </w:p>
    <w:p w14:paraId="3F26D91D" w14:textId="77777777" w:rsidR="002B1953" w:rsidRPr="002B1953" w:rsidRDefault="002B1953" w:rsidP="00D75EE2">
      <w:pPr>
        <w:ind w:left="720" w:hanging="720"/>
        <w:rPr>
          <w:bCs/>
        </w:rPr>
      </w:pPr>
    </w:p>
    <w:p w14:paraId="506411DD" w14:textId="77777777" w:rsidR="00AD03B3" w:rsidRPr="002B1953" w:rsidRDefault="00AD03B3" w:rsidP="00D75EE2">
      <w:pPr>
        <w:ind w:left="720" w:hanging="720"/>
        <w:rPr>
          <w:b/>
          <w:bCs/>
        </w:rPr>
      </w:pPr>
    </w:p>
    <w:p w14:paraId="2A0E2D71" w14:textId="77777777" w:rsidR="00AD03B3" w:rsidRPr="002B1953" w:rsidRDefault="00AD03B3" w:rsidP="00D75EE2">
      <w:pPr>
        <w:ind w:left="720" w:hanging="720"/>
        <w:rPr>
          <w:b/>
          <w:bCs/>
        </w:rPr>
      </w:pPr>
    </w:p>
    <w:p w14:paraId="7CF21FF0" w14:textId="77777777" w:rsidR="00F0076A" w:rsidRPr="002B1953" w:rsidRDefault="00F0076A" w:rsidP="00D75EE2">
      <w:pPr>
        <w:ind w:left="720" w:hanging="720"/>
        <w:rPr>
          <w:b/>
          <w:bCs/>
        </w:rPr>
      </w:pPr>
    </w:p>
    <w:p w14:paraId="6FC03CDC" w14:textId="77777777" w:rsidR="00F0076A" w:rsidRPr="002B1953" w:rsidRDefault="00F0076A" w:rsidP="00D75EE2">
      <w:pPr>
        <w:ind w:left="720" w:hanging="720"/>
        <w:rPr>
          <w:b/>
          <w:bCs/>
        </w:rPr>
      </w:pPr>
    </w:p>
    <w:p w14:paraId="3CEBBBBC" w14:textId="77777777" w:rsidR="00AD03B3" w:rsidRDefault="00AD03B3" w:rsidP="00D75EE2">
      <w:pPr>
        <w:ind w:left="720" w:hanging="720"/>
        <w:rPr>
          <w:b/>
          <w:bCs/>
        </w:rPr>
      </w:pPr>
    </w:p>
    <w:p w14:paraId="3A8DDFDB" w14:textId="77777777" w:rsidR="00AD03B3" w:rsidRDefault="00AD03B3" w:rsidP="00D75EE2">
      <w:pPr>
        <w:ind w:left="720" w:hanging="720"/>
        <w:rPr>
          <w:b/>
          <w:bCs/>
        </w:rPr>
      </w:pPr>
    </w:p>
    <w:p w14:paraId="6FD1B61D" w14:textId="77777777" w:rsidR="00834D1A" w:rsidRPr="00FA39F7" w:rsidRDefault="00F0076A" w:rsidP="00AB23B0">
      <w:pPr>
        <w:ind w:left="720" w:hanging="720"/>
        <w:jc w:val="center"/>
        <w:rPr>
          <w:b/>
          <w:bCs/>
          <w:sz w:val="28"/>
          <w:szCs w:val="28"/>
        </w:rPr>
      </w:pPr>
      <w:r w:rsidRPr="00FA39F7">
        <w:rPr>
          <w:b/>
          <w:bCs/>
          <w:sz w:val="28"/>
          <w:szCs w:val="28"/>
        </w:rPr>
        <w:t>DISCIPLINARY SERVICE</w:t>
      </w:r>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r w:rsidRPr="00B647A4">
        <w:t>iEvoBio</w:t>
      </w:r>
      <w:r w:rsidR="00B647A4" w:rsidRPr="00B647A4">
        <w:t>, among others.</w:t>
      </w:r>
    </w:p>
    <w:p w14:paraId="6A4F4775" w14:textId="77777777" w:rsidR="00152B51" w:rsidRDefault="00152B51" w:rsidP="00D75EE2">
      <w:pPr>
        <w:ind w:left="720" w:hanging="720"/>
        <w:rPr>
          <w:b/>
          <w:bCs/>
        </w:rPr>
      </w:pPr>
    </w:p>
    <w:p w14:paraId="4C8A6B8E" w14:textId="5C606484" w:rsidR="00984EE1" w:rsidRDefault="00984EE1">
      <w:pPr>
        <w:rPr>
          <w:b/>
          <w:bCs/>
        </w:rPr>
      </w:pPr>
      <w:r>
        <w:rPr>
          <w:b/>
          <w:bCs/>
        </w:rPr>
        <w:br w:type="page"/>
      </w:r>
    </w:p>
    <w:p w14:paraId="78FD10EA" w14:textId="060AB0FD" w:rsidR="00FC48D6" w:rsidRDefault="00984EE1" w:rsidP="00DB4A00">
      <w:pPr>
        <w:rPr>
          <w:b/>
          <w:bCs/>
          <w:iCs/>
          <w:caps/>
          <w:sz w:val="72"/>
          <w:szCs w:val="72"/>
        </w:rPr>
      </w:pPr>
      <w:r>
        <w:rPr>
          <w:b/>
          <w:bCs/>
          <w:caps/>
          <w:sz w:val="72"/>
          <w:szCs w:val="72"/>
        </w:rPr>
        <w:lastRenderedPageBreak/>
        <w:t>E</w:t>
      </w:r>
      <w:r w:rsidRPr="004826CD">
        <w:rPr>
          <w:b/>
          <w:bCs/>
          <w:caps/>
          <w:sz w:val="72"/>
          <w:szCs w:val="72"/>
        </w:rPr>
        <w:t xml:space="preserve">. </w:t>
      </w:r>
      <w:r>
        <w:rPr>
          <w:b/>
          <w:bCs/>
          <w:iCs/>
          <w:caps/>
          <w:sz w:val="72"/>
          <w:szCs w:val="72"/>
        </w:rPr>
        <w:t>Appendices</w:t>
      </w:r>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EEB602: Phyloseminar</w:t>
      </w:r>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team taught: the SAIS scores reflect the average for the team, while the comments have been pruned to only include those referring to my section.</w:t>
      </w:r>
      <w:bookmarkStart w:id="1" w:name="_GoBack"/>
      <w:bookmarkEnd w:id="1"/>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blPrEx>
          <w:tblCellMar>
            <w:top w:w="0" w:type="dxa"/>
            <w:bottom w:w="0" w:type="dxa"/>
          </w:tblCellMar>
        </w:tblPrEx>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blPrEx>
          <w:tblCellMar>
            <w:top w:w="0" w:type="dxa"/>
            <w:bottom w:w="0" w:type="dxa"/>
          </w:tblCellMar>
        </w:tblPrEx>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A66D63" w:rsidRPr="00A66D63" w14:paraId="29D7F2A5"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did stimulate my mind. It made me think about all living things as a whole, and everything be affected by greater causes (like evolution, genetics, etc.).</w:t>
            </w:r>
          </w:p>
        </w:tc>
      </w:tr>
      <w:tr w:rsidR="00A66D63" w:rsidRPr="00A66D63" w14:paraId="664FBFA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yes.</w:t>
            </w:r>
          </w:p>
        </w:tc>
      </w:tr>
      <w:tr w:rsidR="00A66D63" w:rsidRPr="00A66D63" w14:paraId="51277A41"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too much. it was pretty basic concepts, but sometimes I was asked to think outside the box</w:t>
            </w:r>
          </w:p>
        </w:tc>
      </w:tr>
      <w:tr w:rsidR="00A66D63" w:rsidRPr="00A66D63" w14:paraId="5E082221"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I especially like when he opens the class up for discussion.</w:t>
            </w:r>
          </w:p>
        </w:tc>
      </w:tr>
      <w:tr w:rsidR="00A66D63" w:rsidRPr="00A66D63" w14:paraId="6333BF38"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but it was still some what difficult to understand.</w:t>
            </w:r>
          </w:p>
        </w:tc>
      </w:tr>
      <w:tr w:rsidR="00A66D63" w:rsidRPr="00A66D63" w14:paraId="4FB2318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tent</w:t>
            </w:r>
          </w:p>
        </w:tc>
      </w:tr>
      <w:tr w:rsidR="00A66D63" w:rsidRPr="00A66D63" w14:paraId="74F84F55"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lecture</w:t>
            </w:r>
          </w:p>
        </w:tc>
      </w:tr>
      <w:tr w:rsidR="00A66D63" w:rsidRPr="00A66D63" w14:paraId="6528DA2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Dr. O'Meara showed us videos before class and used some as examples of concepts which I found really helpful. They are both interesting and informative.</w:t>
            </w:r>
          </w:p>
        </w:tc>
      </w:tr>
      <w:tr w:rsidR="00A66D63" w:rsidRPr="00A66D63" w14:paraId="2D846B41"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hat we learned did not show on the slides</w:t>
            </w:r>
          </w:p>
        </w:tc>
      </w:tr>
      <w:tr w:rsidR="00A66D63" w:rsidRPr="00A66D63" w14:paraId="4AA3587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peed</w:t>
            </w:r>
          </w:p>
        </w:tc>
      </w:tr>
      <w:tr w:rsidR="00A66D63" w:rsidRPr="00A66D63" w14:paraId="0F970CE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1359372A"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guide</w:t>
            </w:r>
          </w:p>
        </w:tc>
      </w:tr>
      <w:tr w:rsidR="00A66D63" w:rsidRPr="00A66D63" w14:paraId="4D757022"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aminations should be over less chapters. Then exams are also not as general as they should be when covering a mass amount of information.</w:t>
            </w:r>
          </w:p>
        </w:tc>
      </w:tr>
      <w:tr w:rsidR="00A66D63" w:rsidRPr="00A66D63" w14:paraId="1381447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less words on the slides. and slowing down wayyyy more.</w:t>
            </w:r>
          </w:p>
        </w:tc>
      </w:tr>
      <w:tr w:rsidR="00A66D63" w:rsidRPr="00A66D63" w14:paraId="59701B5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think that you should have more clicker questions to encourage students to come to class and the powerpoints that you upload maybe leave some parts blank to also encourage attendance and insure that they are following along.</w:t>
            </w:r>
          </w:p>
        </w:tc>
      </w:tr>
      <w:tr w:rsidR="00A66D63" w:rsidRPr="00A66D63" w14:paraId="13AC4BC6" w14:textId="77777777" w:rsidTr="00DD7A32">
        <w:tblPrEx>
          <w:tblCellMar>
            <w:top w:w="0" w:type="dxa"/>
            <w:bottom w:w="0" w:type="dxa"/>
          </w:tblCellMar>
        </w:tblPrEx>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blPrEx>
          <w:tblCellMar>
            <w:top w:w="0" w:type="dxa"/>
            <w:bottom w:w="0" w:type="dxa"/>
          </w:tblCellMar>
        </w:tblPrEx>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blPrEx>
          <w:tblCellMar>
            <w:top w:w="0" w:type="dxa"/>
            <w:bottom w:w="0" w:type="dxa"/>
          </w:tblCellMar>
        </w:tblPrEx>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as able to learn more about how systematics was done especially in computer based techniques. It really opened my eyes to areas in which I need to gain further understanding and ability.</w:t>
            </w:r>
          </w:p>
        </w:tc>
      </w:tr>
      <w:tr w:rsidR="00A66D63" w:rsidRPr="00A66D63" w14:paraId="70D54FC1" w14:textId="77777777" w:rsidTr="00DD7A32">
        <w:tblPrEx>
          <w:tblCellMar>
            <w:top w:w="0" w:type="dxa"/>
            <w:bottom w:w="0" w:type="dxa"/>
          </w:tblCellMar>
        </w:tblPrEx>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blPrEx>
          <w:tblCellMar>
            <w:top w:w="0" w:type="dxa"/>
            <w:bottom w:w="0" w:type="dxa"/>
          </w:tblCellMar>
        </w:tblPrEx>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blPrEx>
          <w:tblCellMar>
            <w:top w:w="0" w:type="dxa"/>
            <w:bottom w:w="0" w:type="dxa"/>
          </w:tblCellMar>
        </w:tblPrEx>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ourse exposed me to a world of paleogeographic/biogeographic/phylomimetic/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phylogeneticist by training. However, I am happy to have taken the course and believe that I can use what I have learned to improve upon my own research and this makes me happy.</w:t>
            </w:r>
          </w:p>
        </w:tc>
      </w:tr>
      <w:tr w:rsidR="00A66D63" w:rsidRPr="00A66D63" w14:paraId="032644C6" w14:textId="77777777" w:rsidTr="00DD7A32">
        <w:tblPrEx>
          <w:tblCellMar>
            <w:top w:w="0" w:type="dxa"/>
            <w:bottom w:w="0" w:type="dxa"/>
          </w:tblCellMar>
        </w:tblPrEx>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blPrEx>
          <w:tblCellMar>
            <w:top w:w="0" w:type="dxa"/>
            <w:bottom w:w="0" w:type="dxa"/>
          </w:tblCellMar>
        </w:tblPrEx>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fact that there were people from several disciplines and levels of understanding all asking questions from different viewpoints. Also, toward the end of the semester we looked at some papers that were applying the methods to different disciplines, so i think that everyone got quite a bit out of this course for relatively little time commitment.</w:t>
            </w:r>
          </w:p>
        </w:tc>
      </w:tr>
      <w:tr w:rsidR="00A66D63" w:rsidRPr="00A66D63" w14:paraId="56057000" w14:textId="77777777" w:rsidTr="00DD7A32">
        <w:tblPrEx>
          <w:tblCellMar>
            <w:top w:w="0" w:type="dxa"/>
            <w:bottom w:w="0" w:type="dxa"/>
          </w:tblCellMar>
        </w:tblPrEx>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dicussions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blPrEx>
          <w:tblCellMar>
            <w:top w:w="0" w:type="dxa"/>
            <w:bottom w:w="0" w:type="dxa"/>
          </w:tblCellMar>
        </w:tblPrEx>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blPrEx>
          <w:tblCellMar>
            <w:top w:w="0" w:type="dxa"/>
            <w:bottom w:w="0" w:type="dxa"/>
          </w:tblCellMar>
        </w:tblPrEx>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blPrEx>
          <w:tblCellMar>
            <w:top w:w="0" w:type="dxa"/>
            <w:bottom w:w="0" w:type="dxa"/>
          </w:tblCellMar>
        </w:tblPrEx>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blPrEx>
          <w:tblCellMar>
            <w:top w:w="0" w:type="dxa"/>
            <w:bottom w:w="0" w:type="dxa"/>
          </w:tblCellMar>
        </w:tblPrEx>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having enough time to read the papers. often sent out too late to do more than a thorough skim, as opposed to reading them well.</w:t>
            </w:r>
          </w:p>
        </w:tc>
      </w:tr>
      <w:tr w:rsidR="00A66D63" w:rsidRPr="00A66D63" w14:paraId="78AE9EB0" w14:textId="77777777" w:rsidTr="00DD7A32">
        <w:tblPrEx>
          <w:tblCellMar>
            <w:top w:w="0" w:type="dxa"/>
            <w:bottom w:w="0" w:type="dxa"/>
          </w:tblCellMar>
        </w:tblPrEx>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blPrEx>
          <w:tblCellMar>
            <w:top w:w="0" w:type="dxa"/>
            <w:bottom w:w="0" w:type="dxa"/>
          </w:tblCellMar>
        </w:tblPrEx>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hile extemporaneous discussions about various aspects of the papers produces a good discussion, I would have occasionally liked a more structured discussion with some topics from the papers to discussed layed out beforehand, and occasionally some better direction through the discussions.</w:t>
            </w:r>
          </w:p>
        </w:tc>
      </w:tr>
      <w:tr w:rsidR="00A66D63" w:rsidRPr="00A66D63" w14:paraId="07912992" w14:textId="77777777" w:rsidTr="00DD7A32">
        <w:tblPrEx>
          <w:tblCellMar>
            <w:top w:w="0" w:type="dxa"/>
            <w:bottom w:w="0" w:type="dxa"/>
          </w:tblCellMar>
        </w:tblPrEx>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blPrEx>
          <w:tblCellMar>
            <w:top w:w="0" w:type="dxa"/>
            <w:bottom w:w="0" w:type="dxa"/>
          </w:tblCellMar>
        </w:tblPrEx>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blPrEx>
          <w:tblCellMar>
            <w:top w:w="0" w:type="dxa"/>
            <w:bottom w:w="0" w:type="dxa"/>
          </w:tblCellMar>
        </w:tblPrEx>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have heard because it was probably worth its weight in gold.</w:t>
            </w:r>
          </w:p>
        </w:tc>
      </w:tr>
      <w:tr w:rsidR="00A66D63" w:rsidRPr="00A66D63" w14:paraId="6ADE2A1B" w14:textId="77777777" w:rsidTr="00DD7A32">
        <w:tblPrEx>
          <w:tblCellMar>
            <w:top w:w="0" w:type="dxa"/>
            <w:bottom w:w="0" w:type="dxa"/>
          </w:tblCellMar>
        </w:tblPrEx>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blPrEx>
          <w:tblCellMar>
            <w:top w:w="0" w:type="dxa"/>
            <w:bottom w:w="0" w:type="dxa"/>
          </w:tblCellMar>
        </w:tblPrEx>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blPrEx>
          <w:tblCellMar>
            <w:top w:w="0" w:type="dxa"/>
            <w:bottom w:w="0" w:type="dxa"/>
          </w:tblCellMar>
        </w:tblPrEx>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blPrEx>
          <w:tblCellMar>
            <w:top w:w="0" w:type="dxa"/>
            <w:bottom w:w="0" w:type="dxa"/>
          </w:tblCellMar>
        </w:tblPrEx>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blPrEx>
          <w:tblCellMar>
            <w:top w:w="0" w:type="dxa"/>
            <w:bottom w:w="0" w:type="dxa"/>
          </w:tblCellMar>
        </w:tblPrEx>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ould suggest to send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blPrEx>
          <w:tblCellMar>
            <w:top w:w="0" w:type="dxa"/>
            <w:bottom w:w="0" w:type="dxa"/>
          </w:tblCellMar>
        </w:tblPrEx>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blPrEx>
          <w:tblCellMar>
            <w:top w:w="0" w:type="dxa"/>
            <w:bottom w:w="0" w:type="dxa"/>
          </w:tblCellMar>
        </w:tblPrEx>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re is a wide range of content we discuss, and a diverse group of participants who bring up details more specific to their own background. this makes the discussions very stimulating typically.</w:t>
            </w:r>
          </w:p>
        </w:tc>
      </w:tr>
      <w:tr w:rsidR="00DE5B88" w:rsidRPr="00A66D63" w14:paraId="17088832" w14:textId="77777777" w:rsidTr="00DD7A32">
        <w:tblPrEx>
          <w:tblCellMar>
            <w:top w:w="0" w:type="dxa"/>
            <w:bottom w:w="0" w:type="dxa"/>
          </w:tblCellMar>
        </w:tblPrEx>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this discussion group/lab meeting was stimulating, and challenged me to think about things "outside the box," so to speak. We read papers and discussed their strengths and weaknesses which helped better myself as a scientist. Brian always tries and succeeds in making the discussions intellectually stimulating.</w:t>
            </w:r>
          </w:p>
        </w:tc>
      </w:tr>
      <w:tr w:rsidR="00DE5B88" w:rsidRPr="00A66D63" w14:paraId="6ACADE57" w14:textId="77777777" w:rsidTr="00DD7A32">
        <w:tblPrEx>
          <w:tblCellMar>
            <w:top w:w="0" w:type="dxa"/>
            <w:bottom w:w="0" w:type="dxa"/>
          </w:tblCellMar>
        </w:tblPrEx>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blPrEx>
          <w:tblCellMar>
            <w:top w:w="0" w:type="dxa"/>
            <w:bottom w:w="0" w:type="dxa"/>
          </w:tblCellMar>
        </w:tblPrEx>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tent and format (ie discussions rather than presentations)</w:t>
            </w:r>
          </w:p>
        </w:tc>
      </w:tr>
      <w:tr w:rsidR="00DE5B88" w:rsidRPr="00A66D63" w14:paraId="0A6B8442" w14:textId="77777777" w:rsidTr="00DD7A32">
        <w:tblPrEx>
          <w:tblCellMar>
            <w:top w:w="0" w:type="dxa"/>
            <w:bottom w:w="0" w:type="dxa"/>
          </w:tblCellMar>
        </w:tblPrEx>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blPrEx>
          <w:tblCellMar>
            <w:top w:w="0" w:type="dxa"/>
            <w:bottom w:w="0" w:type="dxa"/>
          </w:tblCellMar>
        </w:tblPrEx>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blPrEx>
          <w:tblCellMar>
            <w:top w:w="0" w:type="dxa"/>
            <w:bottom w:w="0" w:type="dxa"/>
          </w:tblCellMar>
        </w:tblPrEx>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blPrEx>
          <w:tblCellMar>
            <w:top w:w="0" w:type="dxa"/>
            <w:bottom w:w="0" w:type="dxa"/>
          </w:tblCellMar>
        </w:tblPrEx>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blPrEx>
          <w:tblCellMar>
            <w:top w:w="0" w:type="dxa"/>
            <w:bottom w:w="0" w:type="dxa"/>
          </w:tblCellMar>
        </w:tblPrEx>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blPrEx>
          <w:tblCellMar>
            <w:top w:w="0" w:type="dxa"/>
            <w:bottom w:w="0" w:type="dxa"/>
          </w:tblCellMar>
        </w:tblPrEx>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it open as a class section and continue to allow anyone to show up. i think this helps bring in more students than just HOFF lab members.</w:t>
            </w:r>
          </w:p>
        </w:tc>
      </w:tr>
      <w:tr w:rsidR="00DE5B88" w:rsidRPr="00A66D63" w14:paraId="19338A7E" w14:textId="77777777" w:rsidTr="00DD7A32">
        <w:tblPrEx>
          <w:tblCellMar>
            <w:top w:w="0" w:type="dxa"/>
            <w:bottom w:w="0" w:type="dxa"/>
          </w:tblCellMar>
        </w:tblPrEx>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blPrEx>
          <w:tblCellMar>
            <w:top w:w="0" w:type="dxa"/>
            <w:bottom w:w="0" w:type="dxa"/>
          </w:tblCellMar>
        </w:tblPrEx>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blPrEx>
          <w:tblCellMar>
            <w:top w:w="0" w:type="dxa"/>
            <w:bottom w:w="0" w:type="dxa"/>
          </w:tblCellMar>
        </w:tblPrEx>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blPrEx>
          <w:tblCellMar>
            <w:top w:w="0" w:type="dxa"/>
            <w:bottom w:w="0" w:type="dxa"/>
          </w:tblCellMar>
        </w:tblPrEx>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blPrEx>
          <w:tblCellMar>
            <w:top w:w="0" w:type="dxa"/>
            <w:bottom w:w="0" w:type="dxa"/>
          </w:tblCellMar>
        </w:tblPrEx>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blPrEx>
          <w:tblCellMar>
            <w:top w:w="0" w:type="dxa"/>
            <w:bottom w:w="0" w:type="dxa"/>
          </w:tblCellMar>
        </w:tblPrEx>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blPrEx>
          <w:tblCellMar>
            <w:top w:w="0" w:type="dxa"/>
            <w:bottom w:w="0" w:type="dxa"/>
          </w:tblCellMar>
        </w:tblPrEx>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blPrEx>
          <w:tblCellMar>
            <w:top w:w="0" w:type="dxa"/>
            <w:bottom w:w="0" w:type="dxa"/>
          </w:tblCellMar>
        </w:tblPrEx>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blPrEx>
          <w:tblCellMar>
            <w:top w:w="0" w:type="dxa"/>
            <w:bottom w:w="0" w:type="dxa"/>
          </w:tblCellMar>
        </w:tblPrEx>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 had to switch gears from a case by case kind of study in Animal Science to a much broader, more encompassing thought process. It was definitely different from what I am used to.</w:t>
            </w:r>
          </w:p>
        </w:tc>
      </w:tr>
      <w:tr w:rsidR="00DE5B88" w:rsidRPr="00A66D63" w14:paraId="28A22C66" w14:textId="77777777" w:rsidTr="00DD7A32">
        <w:tblPrEx>
          <w:tblCellMar>
            <w:top w:w="0" w:type="dxa"/>
            <w:bottom w:w="0" w:type="dxa"/>
          </w:tblCellMar>
        </w:tblPrEx>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blPrEx>
          <w:tblCellMar>
            <w:top w:w="0" w:type="dxa"/>
            <w:bottom w:w="0" w:type="dxa"/>
          </w:tblCellMar>
        </w:tblPrEx>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great powerpoints and discussion.</w:t>
            </w:r>
          </w:p>
        </w:tc>
      </w:tr>
      <w:tr w:rsidR="00DE5B88" w:rsidRPr="00A66D63" w14:paraId="086707F1" w14:textId="77777777" w:rsidTr="00DD7A32">
        <w:tblPrEx>
          <w:tblCellMar>
            <w:top w:w="0" w:type="dxa"/>
            <w:bottom w:w="0" w:type="dxa"/>
          </w:tblCellMar>
        </w:tblPrEx>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blPrEx>
          <w:tblCellMar>
            <w:top w:w="0" w:type="dxa"/>
            <w:bottom w:w="0" w:type="dxa"/>
          </w:tblCellMar>
        </w:tblPrEx>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blPrEx>
          <w:tblCellMar>
            <w:top w:w="0" w:type="dxa"/>
            <w:bottom w:w="0" w:type="dxa"/>
          </w:tblCellMar>
        </w:tblPrEx>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blPrEx>
          <w:tblCellMar>
            <w:top w:w="0" w:type="dxa"/>
            <w:bottom w:w="0" w:type="dxa"/>
          </w:tblCellMar>
        </w:tblPrEx>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blPrEx>
          <w:tblCellMar>
            <w:top w:w="0" w:type="dxa"/>
            <w:bottom w:w="0" w:type="dxa"/>
          </w:tblCellMar>
        </w:tblPrEx>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our enthusiasm really makes this class easy to learn! you always sound so excited about the topic, so it in turn makes me want to learn about it too!</w:t>
            </w:r>
          </w:p>
        </w:tc>
      </w:tr>
      <w:tr w:rsidR="00DE5B88" w:rsidRPr="00A66D63" w14:paraId="52193AE1" w14:textId="77777777" w:rsidTr="00DD7A32">
        <w:tblPrEx>
          <w:tblCellMar>
            <w:top w:w="0" w:type="dxa"/>
            <w:bottom w:w="0" w:type="dxa"/>
          </w:tblCellMar>
        </w:tblPrEx>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blPrEx>
          <w:tblCellMar>
            <w:top w:w="0" w:type="dxa"/>
            <w:bottom w:w="0" w:type="dxa"/>
          </w:tblCellMar>
        </w:tblPrEx>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blPrEx>
          <w:tblCellMar>
            <w:top w:w="0" w:type="dxa"/>
            <w:bottom w:w="0" w:type="dxa"/>
          </w:tblCellMar>
        </w:tblPrEx>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blPrEx>
          <w:tblCellMar>
            <w:top w:w="0" w:type="dxa"/>
            <w:bottom w:w="0" w:type="dxa"/>
          </w:tblCellMar>
        </w:tblPrEx>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blPrEx>
          <w:tblCellMar>
            <w:top w:w="0" w:type="dxa"/>
            <w:bottom w:w="0" w:type="dxa"/>
          </w:tblCellMar>
        </w:tblPrEx>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Examples, running through simulations, learning macroevolutionary study techniques</w:t>
            </w:r>
          </w:p>
        </w:tc>
      </w:tr>
      <w:tr w:rsidR="00DE5B88" w:rsidRPr="00A66D63" w14:paraId="734C1EF1" w14:textId="77777777" w:rsidTr="00DD7A32">
        <w:tblPrEx>
          <w:tblCellMar>
            <w:top w:w="0" w:type="dxa"/>
            <w:bottom w:w="0" w:type="dxa"/>
          </w:tblCellMar>
        </w:tblPrEx>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blPrEx>
          <w:tblCellMar>
            <w:top w:w="0" w:type="dxa"/>
            <w:bottom w:w="0" w:type="dxa"/>
          </w:tblCellMar>
        </w:tblPrEx>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eel like there were a few irrelevant topics that made me kind of bored and not really wishing to pay attention. I think Darwin and the other people we have discussed should have had there material discussed not so much their lives.</w:t>
            </w:r>
          </w:p>
        </w:tc>
      </w:tr>
      <w:tr w:rsidR="00DE5B88" w:rsidRPr="00A66D63" w14:paraId="6F380207" w14:textId="77777777" w:rsidTr="00DD7A32">
        <w:tblPrEx>
          <w:tblCellMar>
            <w:top w:w="0" w:type="dxa"/>
            <w:bottom w:w="0" w:type="dxa"/>
          </w:tblCellMar>
        </w:tblPrEx>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on't think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blPrEx>
          <w:tblCellMar>
            <w:top w:w="0" w:type="dxa"/>
            <w:bottom w:w="0" w:type="dxa"/>
          </w:tblCellMar>
        </w:tblPrEx>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blPrEx>
          <w:tblCellMar>
            <w:top w:w="0" w:type="dxa"/>
            <w:bottom w:w="0" w:type="dxa"/>
          </w:tblCellMar>
        </w:tblPrEx>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powerpoints to review after class/lag time in uploading of presentations. Open ended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blPrEx>
          <w:tblCellMar>
            <w:top w:w="0" w:type="dxa"/>
            <w:bottom w:w="0" w:type="dxa"/>
          </w:tblCellMar>
        </w:tblPrEx>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blPrEx>
          <w:tblCellMar>
            <w:top w:w="0" w:type="dxa"/>
            <w:bottom w:w="0" w:type="dxa"/>
          </w:tblCellMar>
        </w:tblPrEx>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blPrEx>
          <w:tblCellMar>
            <w:top w:w="0" w:type="dxa"/>
            <w:bottom w:w="0" w:type="dxa"/>
          </w:tblCellMar>
        </w:tblPrEx>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blPrEx>
          <w:tblCellMar>
            <w:top w:w="0" w:type="dxa"/>
            <w:bottom w:w="0" w:type="dxa"/>
          </w:tblCellMar>
        </w:tblPrEx>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blPrEx>
          <w:tblCellMar>
            <w:top w:w="0" w:type="dxa"/>
            <w:bottom w:w="0" w:type="dxa"/>
          </w:tblCellMar>
        </w:tblPrEx>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blPrEx>
          <w:tblCellMar>
            <w:top w:w="0" w:type="dxa"/>
            <w:bottom w:w="0" w:type="dxa"/>
          </w:tblCellMar>
        </w:tblPrEx>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could almost NEVER understand the professor. He speaks very fast and mumbles. He does recored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students responses and Dr. O'Meara's response would be something vague like yes or why? but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blPrEx>
          <w:tblCellMar>
            <w:top w:w="0" w:type="dxa"/>
            <w:bottom w:w="0" w:type="dxa"/>
          </w:tblCellMar>
        </w:tblPrEx>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blPrEx>
          <w:tblCellMar>
            <w:top w:w="0" w:type="dxa"/>
            <w:bottom w:w="0" w:type="dxa"/>
          </w:tblCellMar>
        </w:tblPrEx>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a readings folder for further readings for the students relevant to the class topic should they want to learn more.</w:t>
            </w:r>
          </w:p>
        </w:tc>
      </w:tr>
      <w:tr w:rsidR="00DE5B88" w:rsidRPr="00A66D63" w14:paraId="737307B5" w14:textId="77777777" w:rsidTr="00DD7A32">
        <w:tblPrEx>
          <w:tblCellMar>
            <w:top w:w="0" w:type="dxa"/>
            <w:bottom w:w="0" w:type="dxa"/>
          </w:tblCellMar>
        </w:tblPrEx>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blPrEx>
          <w:tblCellMar>
            <w:top w:w="0" w:type="dxa"/>
            <w:bottom w:w="0" w:type="dxa"/>
          </w:tblCellMar>
        </w:tblPrEx>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time-limits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blPrEx>
          <w:tblCellMar>
            <w:top w:w="0" w:type="dxa"/>
            <w:bottom w:w="0" w:type="dxa"/>
          </w:tblCellMar>
        </w:tblPrEx>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blPrEx>
          <w:tblCellMar>
            <w:top w:w="0" w:type="dxa"/>
            <w:bottom w:w="0" w:type="dxa"/>
          </w:tblCellMar>
        </w:tblPrEx>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blPrEx>
          <w:tblCellMar>
            <w:top w:w="0" w:type="dxa"/>
            <w:bottom w:w="0" w:type="dxa"/>
          </w:tblCellMar>
        </w:tblPrEx>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blPrEx>
          <w:tblCellMar>
            <w:top w:w="0" w:type="dxa"/>
            <w:bottom w:w="0" w:type="dxa"/>
          </w:tblCellMar>
        </w:tblPrEx>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blPrEx>
          <w:tblCellMar>
            <w:top w:w="0" w:type="dxa"/>
            <w:bottom w:w="0" w:type="dxa"/>
          </w:tblCellMar>
        </w:tblPrEx>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t the beginning of the course, detail how macroevolution is studied, giving concrete examples: showing packages, softwares, and using real data. I struggled to understand HOW to address macroevolutionary questions because the methods were always unclear to me.</w:t>
            </w:r>
          </w:p>
        </w:tc>
      </w:tr>
      <w:tr w:rsidR="00DE5B88" w:rsidRPr="00A66D63" w14:paraId="426C7264" w14:textId="77777777" w:rsidTr="00DD7A32">
        <w:tblPrEx>
          <w:tblCellMar>
            <w:top w:w="0" w:type="dxa"/>
            <w:bottom w:w="0" w:type="dxa"/>
          </w:tblCellMar>
        </w:tblPrEx>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groupwork</w:t>
            </w:r>
          </w:p>
        </w:tc>
      </w:tr>
      <w:tr w:rsidR="00DE5B88" w:rsidRPr="00A66D63" w14:paraId="0E97D43C" w14:textId="77777777" w:rsidTr="00DD7A32">
        <w:tblPrEx>
          <w:tblCellMar>
            <w:top w:w="0" w:type="dxa"/>
            <w:bottom w:w="0" w:type="dxa"/>
          </w:tblCellMar>
        </w:tblPrEx>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blPrEx>
          <w:tblCellMar>
            <w:top w:w="0" w:type="dxa"/>
            <w:bottom w:w="0" w:type="dxa"/>
          </w:tblCellMar>
        </w:tblPrEx>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blPrEx>
          <w:tblCellMar>
            <w:top w:w="0" w:type="dxa"/>
            <w:bottom w:w="0" w:type="dxa"/>
          </w:tblCellMar>
        </w:tblPrEx>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comments about other instructor redacted] Brian's section of the class has been really great. I am getting something from it, and it actually seems interesting to me (a surprise).</w:t>
            </w:r>
          </w:p>
        </w:tc>
      </w:tr>
      <w:tr w:rsidR="00DE5B88" w:rsidRPr="00A66D63" w14:paraId="7F95EEC7" w14:textId="77777777" w:rsidTr="00DD7A32">
        <w:tblPrEx>
          <w:tblCellMar>
            <w:top w:w="0" w:type="dxa"/>
            <w:bottom w:w="0" w:type="dxa"/>
          </w:tblCellMar>
        </w:tblPrEx>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blPrEx>
          <w:tblCellMar>
            <w:top w:w="0" w:type="dxa"/>
            <w:bottom w:w="0" w:type="dxa"/>
          </w:tblCellMar>
        </w:tblPrEx>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 Phylo: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blPrEx>
          <w:tblCellMar>
            <w:top w:w="0" w:type="dxa"/>
            <w:bottom w:w="0" w:type="dxa"/>
          </w:tblCellMar>
        </w:tblPrEx>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blPrEx>
          <w:tblCellMar>
            <w:top w:w="0" w:type="dxa"/>
            <w:bottom w:w="0" w:type="dxa"/>
          </w:tblCellMar>
        </w:tblPrEx>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comments about other instructor redacted] Brian's section seemed more organized, clear, and challenging. [comments about other instructor redacted]</w:t>
            </w:r>
          </w:p>
        </w:tc>
      </w:tr>
      <w:tr w:rsidR="00DE5B88" w:rsidRPr="00A66D63" w14:paraId="06A218B2" w14:textId="77777777" w:rsidTr="00DD7A32">
        <w:tblPrEx>
          <w:tblCellMar>
            <w:top w:w="0" w:type="dxa"/>
            <w:bottom w:w="0" w:type="dxa"/>
          </w:tblCellMar>
        </w:tblPrEx>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blPrEx>
          <w:tblCellMar>
            <w:top w:w="0" w:type="dxa"/>
            <w:bottom w:w="0" w:type="dxa"/>
          </w:tblCellMar>
        </w:tblPrEx>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blPrEx>
          <w:tblCellMar>
            <w:top w:w="0" w:type="dxa"/>
            <w:bottom w:w="0" w:type="dxa"/>
          </w:tblCellMar>
        </w:tblPrEx>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nd no. Brian O'Meara and [postdoc assisting this section] did an excellent job at this. The material they taught was intellectually challenging yet had very clear goals, applications and usefulness. [comments about other instructor redacted]</w:t>
            </w:r>
          </w:p>
        </w:tc>
      </w:tr>
      <w:tr w:rsidR="00DE5B88" w:rsidRPr="00A66D63" w14:paraId="46F02499" w14:textId="77777777" w:rsidTr="00DD7A32">
        <w:tblPrEx>
          <w:tblCellMar>
            <w:top w:w="0" w:type="dxa"/>
            <w:bottom w:w="0" w:type="dxa"/>
          </w:tblCellMar>
        </w:tblPrEx>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blPrEx>
          <w:tblCellMar>
            <w:top w:w="0" w:type="dxa"/>
            <w:bottom w:w="0" w:type="dxa"/>
          </w:tblCellMar>
        </w:tblPrEx>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blPrEx>
          <w:tblCellMar>
            <w:top w:w="0" w:type="dxa"/>
            <w:bottom w:w="0" w:type="dxa"/>
          </w:tblCellMar>
        </w:tblPrEx>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 Phylo: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blPrEx>
          <w:tblCellMar>
            <w:top w:w="0" w:type="dxa"/>
            <w:bottom w:w="0" w:type="dxa"/>
          </w:tblCellMar>
        </w:tblPrEx>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 The powerpoint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blPrEx>
          <w:tblCellMar>
            <w:top w:w="0" w:type="dxa"/>
            <w:bottom w:w="0" w:type="dxa"/>
          </w:tblCellMar>
        </w:tblPrEx>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blPrEx>
          <w:tblCellMar>
            <w:top w:w="0" w:type="dxa"/>
            <w:bottom w:w="0" w:type="dxa"/>
          </w:tblCellMar>
        </w:tblPrEx>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hylogenetics portion of this class was very informative and useful. [comments about other instructor redacted]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blPrEx>
          <w:tblCellMar>
            <w:top w:w="0" w:type="dxa"/>
            <w:bottom w:w="0" w:type="dxa"/>
          </w:tblCellMar>
        </w:tblPrEx>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blPrEx>
          <w:tblCellMar>
            <w:top w:w="0" w:type="dxa"/>
            <w:bottom w:w="0" w:type="dxa"/>
          </w:tblCellMar>
        </w:tblPrEx>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lass activities with Brian and Jeremy, i.e. using R, BEAST, RAxML etc. programs, practicing with interpreting trees, question and answer...</w:t>
            </w:r>
          </w:p>
        </w:tc>
      </w:tr>
      <w:tr w:rsidR="00DE5B88" w:rsidRPr="00A66D63" w14:paraId="396A7D2B" w14:textId="77777777" w:rsidTr="00DD7A32">
        <w:tblPrEx>
          <w:tblCellMar>
            <w:top w:w="0" w:type="dxa"/>
            <w:bottom w:w="0" w:type="dxa"/>
          </w:tblCellMar>
        </w:tblPrEx>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1A5B74D2" w14:textId="77777777" w:rsidTr="00DD7A32">
        <w:tblPrEx>
          <w:tblCellMar>
            <w:top w:w="0" w:type="dxa"/>
            <w:bottom w:w="0" w:type="dxa"/>
          </w:tblCellMar>
        </w:tblPrEx>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6E81144C" w14:textId="77777777" w:rsidTr="00DD7A32">
        <w:tblPrEx>
          <w:tblCellMar>
            <w:top w:w="0" w:type="dxa"/>
            <w:bottom w:w="0" w:type="dxa"/>
          </w:tblCellMar>
        </w:tblPrEx>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2C457372" w14:textId="77777777" w:rsidTr="00DD7A32">
        <w:tblPrEx>
          <w:tblCellMar>
            <w:top w:w="0" w:type="dxa"/>
            <w:bottom w:w="0" w:type="dxa"/>
          </w:tblCellMar>
        </w:tblPrEx>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 Phylo: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blPrEx>
          <w:tblCellMar>
            <w:top w:w="0" w:type="dxa"/>
            <w:bottom w:w="0" w:type="dxa"/>
          </w:tblCellMar>
        </w:tblPrEx>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1CC3E3A3" w14:textId="77777777" w:rsidTr="00DD7A32">
        <w:tblPrEx>
          <w:tblCellMar>
            <w:top w:w="0" w:type="dxa"/>
            <w:bottom w:w="0" w:type="dxa"/>
          </w:tblCellMar>
        </w:tblPrEx>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1F4E8DE8" w14:textId="77777777" w:rsidTr="00DD7A32">
        <w:tblPrEx>
          <w:tblCellMar>
            <w:top w:w="0" w:type="dxa"/>
            <w:bottom w:w="0" w:type="dxa"/>
          </w:tblCellMar>
        </w:tblPrEx>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216355AA" w14:textId="77777777" w:rsidTr="00DD7A32">
        <w:tblPrEx>
          <w:tblCellMar>
            <w:top w:w="0" w:type="dxa"/>
            <w:bottom w:w="0" w:type="dxa"/>
          </w:tblCellMar>
        </w:tblPrEx>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46CC20C3" w14:textId="77777777" w:rsidTr="00DD7A32">
        <w:tblPrEx>
          <w:tblCellMar>
            <w:top w:w="0" w:type="dxa"/>
            <w:bottom w:w="0" w:type="dxa"/>
          </w:tblCellMar>
        </w:tblPrEx>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 If this course is designed to get students "up to speed" on current research directions of evolution, I'd say Brian/[assisting postdoc] did a great job, [comments about other instructor redacted] I feel like I could sit down with someone now and tell them WHY phylogenetics is important (Brian/[assisting postdoc]'s section) and how to work with it in various applications [comments about other instructor redacted]</w:t>
            </w:r>
          </w:p>
        </w:tc>
      </w:tr>
      <w:tr w:rsidR="00DE5B88" w:rsidRPr="00A66D63" w14:paraId="51EF1C13" w14:textId="77777777" w:rsidTr="00DD7A32">
        <w:tblPrEx>
          <w:tblCellMar>
            <w:top w:w="0" w:type="dxa"/>
            <w:bottom w:w="0" w:type="dxa"/>
          </w:tblCellMar>
        </w:tblPrEx>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48101339" w14:textId="77777777" w:rsidTr="00DD7A32">
        <w:tblPrEx>
          <w:tblCellMar>
            <w:top w:w="0" w:type="dxa"/>
            <w:bottom w:w="0" w:type="dxa"/>
          </w:tblCellMar>
        </w:tblPrEx>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blPrEx>
          <w:tblCellMar>
            <w:top w:w="0" w:type="dxa"/>
            <w:bottom w:w="0" w:type="dxa"/>
          </w:tblCellMar>
        </w:tblPrEx>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blPrEx>
          <w:tblCellMar>
            <w:top w:w="0" w:type="dxa"/>
            <w:bottom w:w="0" w:type="dxa"/>
          </w:tblCellMar>
        </w:tblPrEx>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45EDD420" w14:textId="77777777" w:rsidTr="00DD7A32">
        <w:tblPrEx>
          <w:tblCellMar>
            <w:top w:w="0" w:type="dxa"/>
            <w:bottom w:w="0" w:type="dxa"/>
          </w:tblCellMar>
        </w:tblPrEx>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4BDDAB33" w14:textId="77777777" w:rsidTr="00DD7A32">
        <w:tblPrEx>
          <w:tblCellMar>
            <w:top w:w="0" w:type="dxa"/>
            <w:bottom w:w="0" w:type="dxa"/>
          </w:tblCellMar>
        </w:tblPrEx>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w:t>
            </w:r>
          </w:p>
        </w:tc>
      </w:tr>
      <w:tr w:rsidR="00DE5B88" w:rsidRPr="00A66D63" w14:paraId="155366CF" w14:textId="77777777" w:rsidTr="00DD7A32">
        <w:tblPrEx>
          <w:tblCellMar>
            <w:top w:w="0" w:type="dxa"/>
            <w:bottom w:w="0" w:type="dxa"/>
          </w:tblCellMar>
        </w:tblPrEx>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mments about other instructor redacted]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comments about other instructor redacted] The BIG PICTURE [...] was definitely there for Phylogenetics however.</w:t>
            </w:r>
          </w:p>
        </w:tc>
      </w:tr>
      <w:tr w:rsidR="00DE5B88" w:rsidRPr="00A66D63" w14:paraId="25B179FA" w14:textId="77777777" w:rsidTr="00DD7A32">
        <w:tblPrEx>
          <w:tblCellMar>
            <w:top w:w="0" w:type="dxa"/>
            <w:bottom w:w="0" w:type="dxa"/>
          </w:tblCellMar>
        </w:tblPrEx>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m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ve never heard of most of the terms covered in the course and it was very hard to follow.</w:t>
            </w:r>
          </w:p>
        </w:tc>
      </w:tr>
      <w:tr w:rsidR="00DE5B88" w:rsidRPr="00A66D63" w14:paraId="1CA3DE1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 not intellectually stimulating simply because the things i had studied and was required to study were not on the test, it did not stimulate me knowing the stuff i have been studying will not be utilized.</w:t>
            </w:r>
          </w:p>
        </w:tc>
      </w:tr>
      <w:tr w:rsidR="00DE5B88" w:rsidRPr="00A66D63" w14:paraId="0E9622A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got one thinking about species extinction and all the tpyes of science that still is going on and is recent, also relates to us.</w:t>
            </w:r>
          </w:p>
        </w:tc>
      </w:tr>
      <w:tr w:rsidR="00DE5B88" w:rsidRPr="00A66D63" w14:paraId="5B7FBDA2"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aware of the diversity of the world i live in.</w:t>
            </w:r>
          </w:p>
        </w:tc>
      </w:tr>
      <w:tr w:rsidR="00DE5B88" w:rsidRPr="00A66D63" w14:paraId="26A5A06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taught me something that I didn' t know. Especially about fungi and bacteria.</w:t>
            </w:r>
          </w:p>
        </w:tc>
      </w:tr>
      <w:tr w:rsidR="00DE5B88" w:rsidRPr="00A66D63" w14:paraId="3F0E7ED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Alot of interesting concepts, topics and examples</w:t>
            </w:r>
          </w:p>
        </w:tc>
      </w:tr>
      <w:tr w:rsidR="00DE5B88" w:rsidRPr="00A66D63" w14:paraId="46A2947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e were required to take clicker quizzes on a regular basis.</w:t>
            </w:r>
          </w:p>
        </w:tc>
      </w:tr>
      <w:tr w:rsidR="00DE5B88" w:rsidRPr="00A66D63" w14:paraId="08A1A3C8"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Mr. O'Meara has a way of engaging his students while talking about Biology that forces you to think of the larger picture. Instead of just presenting facts he was able to focus on what the content meant on a larger scale.</w:t>
            </w:r>
          </w:p>
        </w:tc>
      </w:tr>
      <w:tr w:rsidR="00DE5B88" w:rsidRPr="00A66D63" w14:paraId="7CF44A7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blPrEx>
          <w:tblCellMar>
            <w:top w:w="0" w:type="dxa"/>
            <w:bottom w:w="0" w:type="dxa"/>
          </w:tblCellMar>
        </w:tblPrEx>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hile the amount of information was great -expecting us to assume certain details with other examples in class, the information was not difficult. The concepts were overly simple. The difficult aspect was applying the information. I can know all of the characteristics of a protist but unless I have background knowledge of organisms, I'm not going to be able to identify them as a protist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ellular</w:t>
            </w:r>
          </w:p>
        </w:tc>
      </w:tr>
      <w:tr w:rsidR="00DE5B88" w:rsidRPr="00A66D63" w14:paraId="49865F6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enthusiasm and the short web assigns that were clearly announced on black board.</w:t>
            </w:r>
          </w:p>
        </w:tc>
      </w:tr>
      <w:tr w:rsidR="00DE5B88" w:rsidRPr="00A66D63" w14:paraId="7973B03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w:t>
            </w:r>
          </w:p>
        </w:tc>
      </w:tr>
      <w:tr w:rsidR="00DE5B88" w:rsidRPr="00A66D63" w14:paraId="2D7E690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and videos on the powerpoint slides.</w:t>
            </w:r>
          </w:p>
        </w:tc>
      </w:tr>
      <w:tr w:rsidR="00DE5B88" w:rsidRPr="00A66D63" w14:paraId="2CF9C80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w:t>
            </w:r>
          </w:p>
        </w:tc>
      </w:tr>
      <w:tr w:rsidR="00DE5B88" w:rsidRPr="00A66D63" w14:paraId="30722F6A"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mfort level of the class, meaning I could ask questions and not feel awkward.</w:t>
            </w:r>
          </w:p>
        </w:tc>
      </w:tr>
      <w:tr w:rsidR="00DE5B88" w:rsidRPr="00A66D63" w14:paraId="207CCFF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O'Meara was always excited for class and made coming to a large lecture actually not terrible.</w:t>
            </w:r>
          </w:p>
        </w:tc>
      </w:tr>
      <w:tr w:rsidR="00DE5B88" w:rsidRPr="00A66D63" w14:paraId="423100C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 and lecture were good. Clicker questions and readings.</w:t>
            </w:r>
          </w:p>
        </w:tc>
      </w:tr>
      <w:tr w:rsidR="00DE5B88" w:rsidRPr="00A66D63" w14:paraId="425A860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mparisons to noticle things in life.</w:t>
            </w:r>
          </w:p>
        </w:tc>
      </w:tr>
      <w:tr w:rsidR="00DE5B88" w:rsidRPr="00A66D63" w14:paraId="278F362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text book</w:t>
            </w:r>
          </w:p>
        </w:tc>
      </w:tr>
      <w:tr w:rsidR="00DE5B88" w:rsidRPr="00A66D63" w14:paraId="7665A55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highlighted text in the book</w:t>
            </w:r>
          </w:p>
        </w:tc>
      </w:tr>
      <w:tr w:rsidR="00DE5B88" w:rsidRPr="00A66D63" w14:paraId="28058B49"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werpoints</w:t>
            </w:r>
          </w:p>
        </w:tc>
      </w:tr>
      <w:tr w:rsidR="00DE5B88" w:rsidRPr="00A66D63" w14:paraId="3561870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w:t>
            </w:r>
          </w:p>
        </w:tc>
      </w:tr>
      <w:tr w:rsidR="00DE5B88" w:rsidRPr="00A66D63" w14:paraId="70E4BEDF"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enthusiasm made what could have been a boring lecture into a truly interesting course.</w:t>
            </w:r>
          </w:p>
        </w:tc>
      </w:tr>
      <w:tr w:rsidR="00DE5B88" w:rsidRPr="00A66D63" w14:paraId="05EDC3C2"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Every time a point was made in a form other than an example. While teaching through examples might seem more interesting, it's not good for learning. Make a point, than make an example, then make the point again.</w:t>
            </w:r>
          </w:p>
        </w:tc>
      </w:tr>
      <w:tr w:rsidR="00DE5B88" w:rsidRPr="00A66D63" w14:paraId="56EB794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a HUGE contributor to the class. His interest and enthusiasm really made me want to learn more about biology and biological processes.</w:t>
            </w:r>
          </w:p>
        </w:tc>
      </w:tr>
      <w:tr w:rsidR="00DE5B88" w:rsidRPr="00A66D63" w14:paraId="4BB3C3FC"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homework assignments was a big part of helping me learn the material.</w:t>
            </w:r>
          </w:p>
        </w:tc>
      </w:tr>
      <w:tr w:rsidR="00DE5B88" w:rsidRPr="00A66D63" w14:paraId="1B30D4D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4EF35DF9"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st questions were abstract</w:t>
            </w:r>
          </w:p>
        </w:tc>
      </w:tr>
      <w:tr w:rsidR="00DE5B88" w:rsidRPr="00A66D63" w14:paraId="2FAA5E36"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blPrEx>
          <w:tblCellMar>
            <w:top w:w="0" w:type="dxa"/>
            <w:bottom w:w="0" w:type="dxa"/>
          </w:tblCellMar>
        </w:tblPrEx>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consistency of assignment vs test. At this point i find it useless even reading or studying because none of the work i put in will help me on the tests. I'm not even quite sure what i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 videos the entire time were no help.</w:t>
            </w:r>
          </w:p>
        </w:tc>
      </w:tr>
      <w:tr w:rsidR="00DE5B88" w:rsidRPr="00A66D63" w14:paraId="48ED1A1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s speech was sometimes unintelligible</w:t>
            </w:r>
          </w:p>
        </w:tc>
      </w:tr>
      <w:tr w:rsidR="00DE5B88" w:rsidRPr="00A66D63" w14:paraId="55A59EE5"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as a lot of material that was really broad rather than going indepth with some things, but that is probably the way with most 100 level science classes</w:t>
            </w:r>
          </w:p>
        </w:tc>
      </w:tr>
      <w:tr w:rsidR="00DE5B88" w:rsidRPr="00A66D63" w14:paraId="095584A9"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uldn't hear you most of the time because you get over entusiastic sometimes.</w:t>
            </w:r>
          </w:p>
        </w:tc>
      </w:tr>
      <w:tr w:rsidR="00DE5B88" w:rsidRPr="00A66D63" w14:paraId="5405E499"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y computer, and failure for instructor to narrow material and clarify concepts.</w:t>
            </w:r>
          </w:p>
        </w:tc>
      </w:tr>
      <w:tr w:rsidR="00DE5B88" w:rsidRPr="00A66D63" w14:paraId="78AE3359"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interesting but the instructor often would get excited and become almost impossible to understand</w:t>
            </w:r>
          </w:p>
        </w:tc>
      </w:tr>
      <w:tr w:rsidR="00DE5B88" w:rsidRPr="00A66D63" w14:paraId="47B3F67A"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ra gets really excited about what he is talking about and then speeds up and becomes difficult to understand.</w:t>
            </w:r>
          </w:p>
        </w:tc>
      </w:tr>
      <w:tr w:rsidR="00DE5B88" w:rsidRPr="00A66D63" w14:paraId="7BF193EC"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DE5B88" w:rsidRPr="00A66D63" w14:paraId="63503D04" w14:textId="77777777" w:rsidTr="00DD7A32">
        <w:tblPrEx>
          <w:tblCellMar>
            <w:top w:w="0" w:type="dxa"/>
            <w:bottom w:w="0" w:type="dxa"/>
          </w:tblCellMar>
        </w:tblPrEx>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756F3AA3"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ble weren't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 some of the lectures O'Meara used other things that had nothing to do with biology to relate it to a biological term or experiment. But that kinda threw me off.</w:t>
            </w:r>
          </w:p>
        </w:tc>
      </w:tr>
      <w:tr w:rsidR="00DE5B88" w:rsidRPr="00A66D63" w14:paraId="0623DDB2"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times hard to parse what was going on on the slides... More text would have helped.</w:t>
            </w:r>
          </w:p>
        </w:tc>
      </w:tr>
      <w:tr w:rsidR="00DE5B88" w:rsidRPr="00A66D63" w14:paraId="7AF4095F" w14:textId="77777777" w:rsidTr="00DD7A32">
        <w:tblPrEx>
          <w:tblCellMar>
            <w:top w:w="0" w:type="dxa"/>
            <w:bottom w:w="0" w:type="dxa"/>
          </w:tblCellMar>
        </w:tblPrEx>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text on the slides, assign more homework ( since you made us spend a good amount of money on the freaking masteringbiology),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be more clear in the lectures. And put words into the slides</w:t>
            </w:r>
          </w:p>
        </w:tc>
      </w:tr>
      <w:tr w:rsidR="00DE5B88" w:rsidRPr="00A66D63" w14:paraId="67CEE3A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x</w:t>
            </w:r>
          </w:p>
        </w:tc>
      </w:tr>
      <w:tr w:rsidR="00DE5B88" w:rsidRPr="00A66D63" w14:paraId="490328C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rward questions</w:t>
            </w:r>
          </w:p>
        </w:tc>
      </w:tr>
      <w:tr w:rsidR="00DE5B88" w:rsidRPr="00A66D63" w14:paraId="0366E7D5" w14:textId="77777777" w:rsidTr="00DD7A32">
        <w:tblPrEx>
          <w:tblCellMar>
            <w:top w:w="0" w:type="dxa"/>
            <w:bottom w:w="0" w:type="dxa"/>
          </w:tblCellMar>
        </w:tblPrEx>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oor quality power points and makes it very unclear what content would be on the exams. Tests barely reflected any power points, honestly have no idea where the questions came from. Would have assignments like "skim chapters 2-18" which is beyond ridiculous. Atleast invest in a studyguide or make it clear what were supposed to study to prepare ourselves. Didn't really learn much, stressed more than anything</w:t>
            </w:r>
          </w:p>
        </w:tc>
      </w:tr>
      <w:tr w:rsidR="00DE5B88" w:rsidRPr="00A66D63" w14:paraId="3B75970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the tests easier rather than manipulating the grading scale. The objective of the course is to teach us, not make us fail but change our failing grades to Bs</w:t>
            </w:r>
          </w:p>
        </w:tc>
      </w:tr>
      <w:tr w:rsidR="00DE5B88" w:rsidRPr="00A66D63" w14:paraId="5F4E9B15"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blPrEx>
          <w:tblCellMar>
            <w:top w:w="0" w:type="dxa"/>
            <w:bottom w:w="0" w:type="dxa"/>
          </w:tblCellMar>
        </w:tblPrEx>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test are way too difficult and are nothing that we went over, it is like coming into a test blindly, knowing that everything you learned was pointless. It was a very difficult class and do not wish to retake it. I reconsider my major because of this class, although i know other biology classes could have resulted in better outcomes.</w:t>
            </w:r>
          </w:p>
        </w:tc>
      </w:tr>
      <w:tr w:rsidR="00DE5B88" w:rsidRPr="00A66D63" w14:paraId="2D6B96A3"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notes to take instead of watching pointless videos that did NOT help with the test.</w:t>
            </w:r>
          </w:p>
        </w:tc>
      </w:tr>
      <w:tr w:rsidR="00DE5B88" w:rsidRPr="00A66D63" w14:paraId="268F426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tter powerpoints. Speak slower and calmly, use MasteringBio more</w:t>
            </w:r>
          </w:p>
        </w:tc>
      </w:tr>
      <w:tr w:rsidR="00DE5B88" w:rsidRPr="00A66D63" w14:paraId="13DB111A"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specific parts of the course</w:t>
            </w:r>
          </w:p>
        </w:tc>
      </w:tr>
      <w:tr w:rsidR="00DE5B88" w:rsidRPr="00A66D63" w14:paraId="379F6EB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elaborate powerpoints with things other than just pictures or videos for note taking.</w:t>
            </w:r>
          </w:p>
        </w:tc>
      </w:tr>
      <w:tr w:rsidR="00DE5B88" w:rsidRPr="00A66D63" w14:paraId="5885002A"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more clear on the lampyr project, i had no idea we were turning the three pieces at separate times, I ended up turning them in all at once which may have faltered my grade some because i rushed.</w:t>
            </w:r>
          </w:p>
        </w:tc>
      </w:tr>
      <w:tr w:rsidR="00DE5B88" w:rsidRPr="00A66D63" w14:paraId="05008E9E"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mpyr mini-essays did not seem necessary.</w:t>
            </w:r>
          </w:p>
        </w:tc>
      </w:tr>
      <w:tr w:rsidR="00DE5B88" w:rsidRPr="00A66D63" w14:paraId="1F2919EF"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online homework cause we only had like 3 of them and we had to pay like 60 dollars for the code</w:t>
            </w:r>
          </w:p>
        </w:tc>
      </w:tr>
      <w:tr w:rsidR="00DE5B88" w:rsidRPr="00A66D63" w14:paraId="71244D41" w14:textId="77777777" w:rsidTr="00DD7A32">
        <w:tblPrEx>
          <w:tblCellMar>
            <w:top w:w="0" w:type="dxa"/>
            <w:bottom w:w="0" w:type="dxa"/>
          </w:tblCellMar>
        </w:tblPrEx>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complaints I have is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blPrEx>
          <w:tblCellMar>
            <w:top w:w="0" w:type="dxa"/>
            <w:bottom w:w="0" w:type="dxa"/>
          </w:tblCellMar>
        </w:tblPrEx>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mpyr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new instructor or at least some teaching classes on how to relay the information correctly, because obviously he is not.</w:t>
            </w:r>
          </w:p>
        </w:tc>
      </w:tr>
      <w:tr w:rsidR="00DE5B88" w:rsidRPr="00A66D63" w14:paraId="6DE6B285"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blPrEx>
          <w:tblCellMar>
            <w:top w:w="0" w:type="dxa"/>
            <w:bottom w:w="0" w:type="dxa"/>
          </w:tblCellMar>
        </w:tblPrEx>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Mr. O'Omeara did a fine job of keeping things interesting. His excellent use of multimedia was impressive to say the least.</w:t>
            </w:r>
          </w:p>
        </w:tc>
      </w:tr>
      <w:tr w:rsidR="00DE5B88" w:rsidRPr="00A66D63" w14:paraId="2D78C3E0"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blPrEx>
          <w:tblCellMar>
            <w:top w:w="0" w:type="dxa"/>
            <w:bottom w:w="0" w:type="dxa"/>
          </w:tblCellMar>
        </w:tblPrEx>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blPrEx>
          <w:tblCellMar>
            <w:top w:w="0" w:type="dxa"/>
            <w:bottom w:w="0" w:type="dxa"/>
          </w:tblCellMar>
        </w:tblPrEx>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blPrEx>
          <w:tblCellMar>
            <w:top w:w="0" w:type="dxa"/>
            <w:bottom w:w="0" w:type="dxa"/>
          </w:tblCellMar>
        </w:tblPrEx>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suggest that O'Meara talk more slowly and use more slides with words on it and also make test questions that make sense. instead of tricky ones.</w:t>
            </w:r>
          </w:p>
        </w:tc>
      </w:tr>
      <w:tr w:rsidR="00DE5B88" w:rsidRPr="00A66D63" w14:paraId="2E1AA376" w14:textId="77777777" w:rsidTr="00DD7A32">
        <w:tblPrEx>
          <w:tblCellMar>
            <w:top w:w="0" w:type="dxa"/>
            <w:bottom w:w="0" w:type="dxa"/>
          </w:tblCellMar>
        </w:tblPrEx>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verall, it was very good. I would suggest the Lampyr assignments be due earlier in the semester, because I had 800 other things due when they were assigned. I understand that is sometimes unavoidable though.</w:t>
            </w:r>
          </w:p>
        </w:tc>
      </w:tr>
      <w:tr w:rsidR="00DE5B88" w:rsidRPr="00A66D63" w14:paraId="569D3701" w14:textId="77777777" w:rsidTr="00DD7A32">
        <w:tblPrEx>
          <w:tblCellMar>
            <w:top w:w="0" w:type="dxa"/>
            <w:bottom w:w="0" w:type="dxa"/>
          </w:tblCellMar>
        </w:tblPrEx>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blPrEx>
          <w:tblCellMar>
            <w:top w:w="0" w:type="dxa"/>
            <w:bottom w:w="0" w:type="dxa"/>
          </w:tblCellMar>
        </w:tblPrEx>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blPrEx>
          <w:tblCellMar>
            <w:top w:w="0" w:type="dxa"/>
            <w:bottom w:w="0" w:type="dxa"/>
          </w:tblCellMar>
        </w:tblPrEx>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blPrEx>
          <w:tblCellMar>
            <w:top w:w="0" w:type="dxa"/>
            <w:bottom w:w="0" w:type="dxa"/>
          </w:tblCellMar>
        </w:tblPrEx>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didn't know ,inch about macro evolution before this class so I definitely learned a lot and discovered evidence for macro evolution</w:t>
            </w:r>
          </w:p>
        </w:tc>
      </w:tr>
      <w:tr w:rsidR="00DE5B88" w:rsidRPr="00A66D63" w14:paraId="6930CE19" w14:textId="77777777" w:rsidTr="00DD7A32">
        <w:tblPrEx>
          <w:tblCellMar>
            <w:top w:w="0" w:type="dxa"/>
            <w:bottom w:w="0" w:type="dxa"/>
          </w:tblCellMar>
        </w:tblPrEx>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blPrEx>
          <w:tblCellMar>
            <w:top w:w="0" w:type="dxa"/>
            <w:bottom w:w="0" w:type="dxa"/>
          </w:tblCellMar>
        </w:tblPrEx>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use of peer reviewed papers as examples for each topic in conjunction with Brian's socratic method of teaching really allowed us to discuss the ideas and develop a fuller understanding.</w:t>
            </w:r>
          </w:p>
        </w:tc>
      </w:tr>
      <w:tr w:rsidR="00DE5B88" w:rsidRPr="00A66D63" w14:paraId="5A023BDF" w14:textId="77777777" w:rsidTr="00DD7A32">
        <w:tblPrEx>
          <w:tblCellMar>
            <w:top w:w="0" w:type="dxa"/>
            <w:bottom w:w="0" w:type="dxa"/>
          </w:tblCellMar>
        </w:tblPrEx>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the instructor did a good job of creating an atmosphere encouraging student response and discussion. The course made you think deeper about macroevolutionary concepts.</w:t>
            </w:r>
          </w:p>
        </w:tc>
      </w:tr>
      <w:tr w:rsidR="00DE5B88" w:rsidRPr="00A66D63" w14:paraId="1CAB221D" w14:textId="77777777" w:rsidTr="00DD7A32">
        <w:tblPrEx>
          <w:tblCellMar>
            <w:top w:w="0" w:type="dxa"/>
            <w:bottom w:w="0" w:type="dxa"/>
          </w:tblCellMar>
        </w:tblPrEx>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blPrEx>
          <w:tblCellMar>
            <w:top w:w="0" w:type="dxa"/>
            <w:bottom w:w="0" w:type="dxa"/>
          </w:tblCellMar>
        </w:tblPrEx>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blPrEx>
          <w:tblCellMar>
            <w:top w:w="0" w:type="dxa"/>
            <w:bottom w:w="0" w:type="dxa"/>
          </w:tblCellMar>
        </w:tblPrEx>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owerpoints were great and posting them really helped</w:t>
            </w:r>
          </w:p>
        </w:tc>
      </w:tr>
      <w:tr w:rsidR="00DE5B88" w:rsidRPr="00A66D63" w14:paraId="295DF553" w14:textId="77777777" w:rsidTr="00DD7A32">
        <w:tblPrEx>
          <w:tblCellMar>
            <w:top w:w="0" w:type="dxa"/>
            <w:bottom w:w="0" w:type="dxa"/>
          </w:tblCellMar>
        </w:tblPrEx>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blPrEx>
          <w:tblCellMar>
            <w:top w:w="0" w:type="dxa"/>
            <w:bottom w:w="0" w:type="dxa"/>
          </w:tblCellMar>
        </w:tblPrEx>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blPrEx>
          <w:tblCellMar>
            <w:top w:w="0" w:type="dxa"/>
            <w:bottom w:w="0" w:type="dxa"/>
          </w:tblCellMar>
        </w:tblPrEx>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blPrEx>
          <w:tblCellMar>
            <w:top w:w="0" w:type="dxa"/>
            <w:bottom w:w="0" w:type="dxa"/>
          </w:tblCellMar>
        </w:tblPrEx>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blPrEx>
          <w:tblCellMar>
            <w:top w:w="0" w:type="dxa"/>
            <w:bottom w:w="0" w:type="dxa"/>
          </w:tblCellMar>
        </w:tblPrEx>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blPrEx>
          <w:tblCellMar>
            <w:top w:w="0" w:type="dxa"/>
            <w:bottom w:w="0" w:type="dxa"/>
          </w:tblCellMar>
        </w:tblPrEx>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blPrEx>
          <w:tblCellMar>
            <w:top w:w="0" w:type="dxa"/>
            <w:bottom w:w="0" w:type="dxa"/>
          </w:tblCellMar>
        </w:tblPrEx>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 class discussion</w:t>
            </w:r>
          </w:p>
        </w:tc>
      </w:tr>
      <w:tr w:rsidR="00DE5B88" w:rsidRPr="00A66D63" w14:paraId="0771A86C" w14:textId="77777777" w:rsidTr="00DD7A32">
        <w:tblPrEx>
          <w:tblCellMar>
            <w:top w:w="0" w:type="dxa"/>
            <w:bottom w:w="0" w:type="dxa"/>
          </w:tblCellMar>
        </w:tblPrEx>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blPrEx>
          <w:tblCellMar>
            <w:top w:w="0" w:type="dxa"/>
            <w:bottom w:w="0" w:type="dxa"/>
          </w:tblCellMar>
        </w:tblPrEx>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blPrEx>
          <w:tblCellMar>
            <w:top w:w="0" w:type="dxa"/>
            <w:bottom w:w="0" w:type="dxa"/>
          </w:tblCellMar>
        </w:tblPrEx>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the pretty girls, and me wanting to play super smash bros. and zelda on the instructor's wii.</w:t>
            </w:r>
          </w:p>
        </w:tc>
      </w:tr>
      <w:tr w:rsidR="00DE5B88" w:rsidRPr="00A66D63" w14:paraId="722249D1" w14:textId="77777777" w:rsidTr="00DD7A32">
        <w:tblPrEx>
          <w:tblCellMar>
            <w:top w:w="0" w:type="dxa"/>
            <w:bottom w:w="0" w:type="dxa"/>
          </w:tblCellMar>
        </w:tblPrEx>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blPrEx>
          <w:tblCellMar>
            <w:top w:w="0" w:type="dxa"/>
            <w:bottom w:w="0" w:type="dxa"/>
          </w:tblCellMar>
        </w:tblPrEx>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blPrEx>
          <w:tblCellMar>
            <w:top w:w="0" w:type="dxa"/>
            <w:bottom w:w="0" w:type="dxa"/>
          </w:tblCellMar>
        </w:tblPrEx>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blPrEx>
          <w:tblCellMar>
            <w:top w:w="0" w:type="dxa"/>
            <w:bottom w:w="0" w:type="dxa"/>
          </w:tblCellMar>
        </w:tblPrEx>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eating in the room was not ideal, it seemed crowded despite the small class size.</w:t>
            </w:r>
          </w:p>
        </w:tc>
      </w:tr>
      <w:tr w:rsidR="00DE5B88" w:rsidRPr="00A66D63" w14:paraId="3E8C924A" w14:textId="77777777" w:rsidTr="00DD7A32">
        <w:tblPrEx>
          <w:tblCellMar>
            <w:top w:w="0" w:type="dxa"/>
            <w:bottom w:w="0" w:type="dxa"/>
          </w:tblCellMar>
        </w:tblPrEx>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response time on grades. it was hard to know how well you were doing in the course.</w:t>
            </w:r>
          </w:p>
        </w:tc>
      </w:tr>
      <w:tr w:rsidR="00DE5B88" w:rsidRPr="00A66D63" w14:paraId="1CC627F9" w14:textId="77777777" w:rsidTr="00DD7A32">
        <w:tblPrEx>
          <w:tblCellMar>
            <w:top w:w="0" w:type="dxa"/>
            <w:bottom w:w="0" w:type="dxa"/>
          </w:tblCellMar>
        </w:tblPrEx>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blPrEx>
          <w:tblCellMar>
            <w:top w:w="0" w:type="dxa"/>
            <w:bottom w:w="0" w:type="dxa"/>
          </w:tblCellMar>
        </w:tblPrEx>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blPrEx>
          <w:tblCellMar>
            <w:top w:w="0" w:type="dxa"/>
            <w:bottom w:w="0" w:type="dxa"/>
          </w:tblCellMar>
        </w:tblPrEx>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eliminate the group presentation, and make it a solo 5 minute presentation. It's hard to meet up outside of class when you work 45 hours a week</w:t>
            </w:r>
          </w:p>
        </w:tc>
      </w:tr>
      <w:tr w:rsidR="00DE5B88" w:rsidRPr="00A66D63" w14:paraId="00FED64C" w14:textId="77777777" w:rsidTr="00DD7A32">
        <w:tblPrEx>
          <w:tblCellMar>
            <w:top w:w="0" w:type="dxa"/>
            <w:bottom w:w="0" w:type="dxa"/>
          </w:tblCellMar>
        </w:tblPrEx>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blPrEx>
          <w:tblCellMar>
            <w:top w:w="0" w:type="dxa"/>
            <w:bottom w:w="0" w:type="dxa"/>
          </w:tblCellMar>
        </w:tblPrEx>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blPrEx>
          <w:tblCellMar>
            <w:top w:w="0" w:type="dxa"/>
            <w:bottom w:w="0" w:type="dxa"/>
          </w:tblCellMar>
        </w:tblPrEx>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blPrEx>
          <w:tblCellMar>
            <w:top w:w="0" w:type="dxa"/>
            <w:bottom w:w="0" w:type="dxa"/>
          </w:tblCellMar>
        </w:tblPrEx>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cieving grades back in a more timely manner. Group presentations were difficult, grad students do much more research than we were able to in a weeks time.</w:t>
            </w:r>
          </w:p>
        </w:tc>
      </w:tr>
      <w:tr w:rsidR="00DE5B88" w:rsidRPr="00A66D63" w14:paraId="0E65B8FB" w14:textId="77777777" w:rsidTr="00DD7A32">
        <w:tblPrEx>
          <w:tblCellMar>
            <w:top w:w="0" w:type="dxa"/>
            <w:bottom w:w="0" w:type="dxa"/>
          </w:tblCellMar>
        </w:tblPrEx>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some assigned reading or topical links that would prepare us to contribute more to the discussion. Even a list of jargon terms to know prior to each class which would allow discussion without having to waste time on defining ideas.</w:t>
            </w:r>
          </w:p>
        </w:tc>
      </w:tr>
      <w:tr w:rsidR="00DE5B88" w:rsidRPr="00A66D63" w14:paraId="28542FA3" w14:textId="77777777" w:rsidTr="00DD7A32">
        <w:tblPrEx>
          <w:tblCellMar>
            <w:top w:w="0" w:type="dxa"/>
            <w:bottom w:w="0" w:type="dxa"/>
          </w:tblCellMar>
        </w:tblPrEx>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blPrEx>
          <w:tblCellMar>
            <w:top w:w="0" w:type="dxa"/>
            <w:bottom w:w="0" w:type="dxa"/>
          </w:tblCellMar>
        </w:tblPrEx>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F5543C">
      <w:headerReference w:type="default" r:id="rId32"/>
      <w:footerReference w:type="default" r:id="rId3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4F369F" w:rsidRDefault="004F369F">
      <w:r>
        <w:separator/>
      </w:r>
    </w:p>
  </w:endnote>
  <w:endnote w:type="continuationSeparator" w:id="0">
    <w:p w14:paraId="283C33E2" w14:textId="77777777" w:rsidR="004F369F" w:rsidRDefault="004F36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Serif">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D39" w14:textId="77777777" w:rsidR="004F369F" w:rsidRDefault="004F369F" w:rsidP="00A976FC">
    <w:pPr>
      <w:pStyle w:val="Footer"/>
      <w:ind w:right="360"/>
      <w:jc w:val="right"/>
    </w:pP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C1BB" w14:textId="77777777" w:rsidR="004F369F" w:rsidRDefault="004F369F" w:rsidP="00A976FC">
    <w:pPr>
      <w:pStyle w:val="Footer"/>
      <w:ind w:right="360"/>
      <w:jc w:val="right"/>
    </w:pPr>
    <w:r>
      <w:tab/>
    </w:r>
    <w:r>
      <w:tab/>
      <w:t>A-</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0CB3F" w14:textId="77777777" w:rsidR="004F369F" w:rsidRDefault="004F369F"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AF9CD" w14:textId="77777777" w:rsidR="004F369F" w:rsidRDefault="004F369F" w:rsidP="00A976FC">
    <w:pPr>
      <w:pStyle w:val="Footer"/>
      <w:ind w:right="360"/>
      <w:jc w:val="right"/>
    </w:pPr>
    <w:r>
      <w:tab/>
    </w:r>
    <w:r>
      <w:tab/>
      <w:t>B-</w:t>
    </w: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F4495" w14:textId="77777777" w:rsidR="004F369F" w:rsidRDefault="004F369F" w:rsidP="00A976FC">
    <w:pPr>
      <w:pStyle w:val="Footer"/>
      <w:ind w:right="360"/>
      <w:jc w:val="right"/>
    </w:pPr>
    <w:r>
      <w:tab/>
    </w:r>
    <w:r>
      <w:tab/>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0377" w14:textId="77777777" w:rsidR="004F369F" w:rsidRDefault="004F369F" w:rsidP="00A976FC">
    <w:pPr>
      <w:pStyle w:val="Footer"/>
      <w:ind w:right="360"/>
      <w:jc w:val="right"/>
    </w:pPr>
    <w:r>
      <w:tab/>
    </w:r>
    <w:r>
      <w:tab/>
      <w:t>C-</w:t>
    </w: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90DA9" w14:textId="77777777" w:rsidR="004F369F" w:rsidRDefault="004F369F" w:rsidP="00A976FC">
    <w:pPr>
      <w:pStyle w:val="Footer"/>
      <w:ind w:right="360"/>
      <w:jc w:val="right"/>
    </w:pPr>
    <w:r>
      <w:tab/>
    </w:r>
    <w:r>
      <w:tab/>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3A46" w14:textId="77777777" w:rsidR="004F369F" w:rsidRDefault="004F369F"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4F369F" w:rsidRDefault="004F369F">
      <w:r>
        <w:separator/>
      </w:r>
    </w:p>
  </w:footnote>
  <w:footnote w:type="continuationSeparator" w:id="0">
    <w:p w14:paraId="1D2EDB6E" w14:textId="77777777" w:rsidR="004F369F" w:rsidRDefault="004F369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3BEBC" w14:textId="77777777" w:rsidR="004F369F" w:rsidRPr="00A976FC" w:rsidRDefault="004F369F" w:rsidP="00CA596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5127" w14:textId="77777777" w:rsidR="004F369F" w:rsidRPr="006C5FC3" w:rsidRDefault="004F369F" w:rsidP="006C5FC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13F3" w14:textId="77777777" w:rsidR="004F369F" w:rsidRPr="00CA5968" w:rsidRDefault="004F369F" w:rsidP="00CA596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4F369F" w:rsidRPr="003D23DB" w:rsidRDefault="004F369F" w:rsidP="003D23DB">
    <w:pPr>
      <w:pStyle w:val="Header"/>
      <w:jc w:val="right"/>
    </w:pPr>
    <w:r>
      <w:t>Brian C. O’Meara</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6B53" w14:textId="77777777" w:rsidR="004F369F" w:rsidRPr="008C38F2" w:rsidRDefault="004F369F" w:rsidP="00F5543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4F369F" w:rsidRPr="008C38F2" w:rsidRDefault="004F369F" w:rsidP="00F5543C">
    <w:pPr>
      <w:pStyle w:val="Header"/>
      <w:jc w:val="right"/>
    </w:pPr>
    <w:r>
      <w:t>Brian C. O’Meara</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8713C" w14:textId="77777777" w:rsidR="004F369F" w:rsidRPr="00F5543C" w:rsidRDefault="004F369F" w:rsidP="00F5543C">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4F369F" w:rsidRPr="007F5EEE" w:rsidRDefault="004F369F"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4"/>
  </w:num>
  <w:num w:numId="3">
    <w:abstractNumId w:val="3"/>
  </w:num>
  <w:num w:numId="4">
    <w:abstractNumId w:val="2"/>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B4B20"/>
    <w:rsid w:val="000B5D5D"/>
    <w:rsid w:val="000B5EFD"/>
    <w:rsid w:val="000C5910"/>
    <w:rsid w:val="000C5DA1"/>
    <w:rsid w:val="000D1804"/>
    <w:rsid w:val="000D413A"/>
    <w:rsid w:val="000F0F38"/>
    <w:rsid w:val="00115F1F"/>
    <w:rsid w:val="00135168"/>
    <w:rsid w:val="0014272A"/>
    <w:rsid w:val="0014400D"/>
    <w:rsid w:val="00151E7B"/>
    <w:rsid w:val="00152967"/>
    <w:rsid w:val="00152B51"/>
    <w:rsid w:val="00166897"/>
    <w:rsid w:val="00167CEA"/>
    <w:rsid w:val="0017029B"/>
    <w:rsid w:val="00170E2A"/>
    <w:rsid w:val="00181BAA"/>
    <w:rsid w:val="00194A8D"/>
    <w:rsid w:val="001957B9"/>
    <w:rsid w:val="00197EC4"/>
    <w:rsid w:val="001A0684"/>
    <w:rsid w:val="001A646A"/>
    <w:rsid w:val="001A687A"/>
    <w:rsid w:val="001B176E"/>
    <w:rsid w:val="001B260E"/>
    <w:rsid w:val="001B5799"/>
    <w:rsid w:val="001B6FCA"/>
    <w:rsid w:val="001C34EA"/>
    <w:rsid w:val="001C543E"/>
    <w:rsid w:val="001D577B"/>
    <w:rsid w:val="001E1961"/>
    <w:rsid w:val="001E247F"/>
    <w:rsid w:val="001F3D3B"/>
    <w:rsid w:val="001F43A6"/>
    <w:rsid w:val="001F6DE4"/>
    <w:rsid w:val="00202DEB"/>
    <w:rsid w:val="00205781"/>
    <w:rsid w:val="0021050F"/>
    <w:rsid w:val="00220273"/>
    <w:rsid w:val="00220D5B"/>
    <w:rsid w:val="002357B1"/>
    <w:rsid w:val="00251142"/>
    <w:rsid w:val="002527F2"/>
    <w:rsid w:val="0026048C"/>
    <w:rsid w:val="00260DFE"/>
    <w:rsid w:val="00263903"/>
    <w:rsid w:val="002651D0"/>
    <w:rsid w:val="002720E4"/>
    <w:rsid w:val="002722D4"/>
    <w:rsid w:val="00273618"/>
    <w:rsid w:val="002748F4"/>
    <w:rsid w:val="00281804"/>
    <w:rsid w:val="00283F97"/>
    <w:rsid w:val="00284BCE"/>
    <w:rsid w:val="00290925"/>
    <w:rsid w:val="002915BB"/>
    <w:rsid w:val="002A28F0"/>
    <w:rsid w:val="002A5BC8"/>
    <w:rsid w:val="002A6B5D"/>
    <w:rsid w:val="002B02CF"/>
    <w:rsid w:val="002B1953"/>
    <w:rsid w:val="002B353E"/>
    <w:rsid w:val="002B3A6A"/>
    <w:rsid w:val="002B3A90"/>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D42"/>
    <w:rsid w:val="003C634A"/>
    <w:rsid w:val="003C6630"/>
    <w:rsid w:val="003C7740"/>
    <w:rsid w:val="003D0F7C"/>
    <w:rsid w:val="003D1C76"/>
    <w:rsid w:val="003D23DB"/>
    <w:rsid w:val="003D2F7F"/>
    <w:rsid w:val="003E2B4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87783"/>
    <w:rsid w:val="00491343"/>
    <w:rsid w:val="004937A5"/>
    <w:rsid w:val="0049450D"/>
    <w:rsid w:val="004A006A"/>
    <w:rsid w:val="004A19DC"/>
    <w:rsid w:val="004A1FA2"/>
    <w:rsid w:val="004A5D87"/>
    <w:rsid w:val="004B2B33"/>
    <w:rsid w:val="004B5AAC"/>
    <w:rsid w:val="004C3B1A"/>
    <w:rsid w:val="004C6930"/>
    <w:rsid w:val="004D0E27"/>
    <w:rsid w:val="004D21E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E45"/>
    <w:rsid w:val="00550FFE"/>
    <w:rsid w:val="00554D32"/>
    <w:rsid w:val="0055543E"/>
    <w:rsid w:val="005567AC"/>
    <w:rsid w:val="00556B51"/>
    <w:rsid w:val="00565728"/>
    <w:rsid w:val="00572458"/>
    <w:rsid w:val="0058205C"/>
    <w:rsid w:val="005828B8"/>
    <w:rsid w:val="005869E2"/>
    <w:rsid w:val="005877D6"/>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6B28"/>
    <w:rsid w:val="005F7420"/>
    <w:rsid w:val="00600167"/>
    <w:rsid w:val="00600DAC"/>
    <w:rsid w:val="00602633"/>
    <w:rsid w:val="00603EED"/>
    <w:rsid w:val="00605D07"/>
    <w:rsid w:val="006071C2"/>
    <w:rsid w:val="00611E29"/>
    <w:rsid w:val="00612166"/>
    <w:rsid w:val="00624780"/>
    <w:rsid w:val="00624DB5"/>
    <w:rsid w:val="00625E9F"/>
    <w:rsid w:val="00631C4C"/>
    <w:rsid w:val="00631C96"/>
    <w:rsid w:val="0063379D"/>
    <w:rsid w:val="00634CBB"/>
    <w:rsid w:val="00635875"/>
    <w:rsid w:val="00635ACF"/>
    <w:rsid w:val="006410B7"/>
    <w:rsid w:val="00647161"/>
    <w:rsid w:val="0066033D"/>
    <w:rsid w:val="00664C56"/>
    <w:rsid w:val="00665115"/>
    <w:rsid w:val="00665DA6"/>
    <w:rsid w:val="00672FB8"/>
    <w:rsid w:val="00683554"/>
    <w:rsid w:val="00690A93"/>
    <w:rsid w:val="0069341B"/>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70235"/>
    <w:rsid w:val="00770A8A"/>
    <w:rsid w:val="00777761"/>
    <w:rsid w:val="00780865"/>
    <w:rsid w:val="00791600"/>
    <w:rsid w:val="00792DFA"/>
    <w:rsid w:val="0079698C"/>
    <w:rsid w:val="007B1A02"/>
    <w:rsid w:val="007B2321"/>
    <w:rsid w:val="007B2BF6"/>
    <w:rsid w:val="007C43D1"/>
    <w:rsid w:val="007D0DC8"/>
    <w:rsid w:val="007D5551"/>
    <w:rsid w:val="007F1823"/>
    <w:rsid w:val="007F3339"/>
    <w:rsid w:val="007F47EA"/>
    <w:rsid w:val="007F5EEE"/>
    <w:rsid w:val="007F681A"/>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3132"/>
    <w:rsid w:val="00905622"/>
    <w:rsid w:val="00912492"/>
    <w:rsid w:val="009201F0"/>
    <w:rsid w:val="00923793"/>
    <w:rsid w:val="00927492"/>
    <w:rsid w:val="0093614D"/>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91139"/>
    <w:rsid w:val="009914BC"/>
    <w:rsid w:val="00994D96"/>
    <w:rsid w:val="00995506"/>
    <w:rsid w:val="009A5012"/>
    <w:rsid w:val="009A5A93"/>
    <w:rsid w:val="009B3010"/>
    <w:rsid w:val="009B556C"/>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45FA"/>
    <w:rsid w:val="009F4EA0"/>
    <w:rsid w:val="00A01445"/>
    <w:rsid w:val="00A042C7"/>
    <w:rsid w:val="00A1061C"/>
    <w:rsid w:val="00A10F2C"/>
    <w:rsid w:val="00A11404"/>
    <w:rsid w:val="00A12875"/>
    <w:rsid w:val="00A12BF5"/>
    <w:rsid w:val="00A13AE5"/>
    <w:rsid w:val="00A17082"/>
    <w:rsid w:val="00A179C8"/>
    <w:rsid w:val="00A24AC3"/>
    <w:rsid w:val="00A3117C"/>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B07A17"/>
    <w:rsid w:val="00B1165B"/>
    <w:rsid w:val="00B1308F"/>
    <w:rsid w:val="00B132D0"/>
    <w:rsid w:val="00B13AB0"/>
    <w:rsid w:val="00B14676"/>
    <w:rsid w:val="00B15D71"/>
    <w:rsid w:val="00B1761E"/>
    <w:rsid w:val="00B34BE8"/>
    <w:rsid w:val="00B34D7A"/>
    <w:rsid w:val="00B35F3A"/>
    <w:rsid w:val="00B50A9D"/>
    <w:rsid w:val="00B5123E"/>
    <w:rsid w:val="00B552B1"/>
    <w:rsid w:val="00B568AC"/>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416E"/>
    <w:rsid w:val="00BB5858"/>
    <w:rsid w:val="00BB6490"/>
    <w:rsid w:val="00BB6B73"/>
    <w:rsid w:val="00BC15AA"/>
    <w:rsid w:val="00BC4D4E"/>
    <w:rsid w:val="00BD35C7"/>
    <w:rsid w:val="00BE1627"/>
    <w:rsid w:val="00BE17C1"/>
    <w:rsid w:val="00BE3FCF"/>
    <w:rsid w:val="00BE717C"/>
    <w:rsid w:val="00C10735"/>
    <w:rsid w:val="00C152FF"/>
    <w:rsid w:val="00C1767E"/>
    <w:rsid w:val="00C21777"/>
    <w:rsid w:val="00C30160"/>
    <w:rsid w:val="00C3628D"/>
    <w:rsid w:val="00C43FCC"/>
    <w:rsid w:val="00C50E7A"/>
    <w:rsid w:val="00C51E5D"/>
    <w:rsid w:val="00C52F77"/>
    <w:rsid w:val="00C565E7"/>
    <w:rsid w:val="00C60081"/>
    <w:rsid w:val="00C618EA"/>
    <w:rsid w:val="00C74702"/>
    <w:rsid w:val="00C75C2C"/>
    <w:rsid w:val="00C80FD5"/>
    <w:rsid w:val="00C82ECD"/>
    <w:rsid w:val="00C91FC7"/>
    <w:rsid w:val="00C93651"/>
    <w:rsid w:val="00CA0536"/>
    <w:rsid w:val="00CA1DC5"/>
    <w:rsid w:val="00CA2AF0"/>
    <w:rsid w:val="00CA5968"/>
    <w:rsid w:val="00CB1D61"/>
    <w:rsid w:val="00CC49EF"/>
    <w:rsid w:val="00CC7BB7"/>
    <w:rsid w:val="00CE353E"/>
    <w:rsid w:val="00CE3BB7"/>
    <w:rsid w:val="00CE77EF"/>
    <w:rsid w:val="00D01B8F"/>
    <w:rsid w:val="00D04C87"/>
    <w:rsid w:val="00D05E27"/>
    <w:rsid w:val="00D10979"/>
    <w:rsid w:val="00D1591E"/>
    <w:rsid w:val="00D15E1F"/>
    <w:rsid w:val="00D1755D"/>
    <w:rsid w:val="00D25BBF"/>
    <w:rsid w:val="00D32475"/>
    <w:rsid w:val="00D35A51"/>
    <w:rsid w:val="00D408CF"/>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61A0"/>
    <w:rsid w:val="00E15760"/>
    <w:rsid w:val="00E15AF9"/>
    <w:rsid w:val="00E23E59"/>
    <w:rsid w:val="00E27727"/>
    <w:rsid w:val="00E3075F"/>
    <w:rsid w:val="00E3663A"/>
    <w:rsid w:val="00E41784"/>
    <w:rsid w:val="00E43C50"/>
    <w:rsid w:val="00E46E2F"/>
    <w:rsid w:val="00E50A39"/>
    <w:rsid w:val="00E61FFC"/>
    <w:rsid w:val="00E6237C"/>
    <w:rsid w:val="00E6695A"/>
    <w:rsid w:val="00E67421"/>
    <w:rsid w:val="00E70BDC"/>
    <w:rsid w:val="00E73EC3"/>
    <w:rsid w:val="00E84C71"/>
    <w:rsid w:val="00E85360"/>
    <w:rsid w:val="00E86A20"/>
    <w:rsid w:val="00E906A4"/>
    <w:rsid w:val="00E9521C"/>
    <w:rsid w:val="00E97A44"/>
    <w:rsid w:val="00EA0B2F"/>
    <w:rsid w:val="00EA7E59"/>
    <w:rsid w:val="00EC2373"/>
    <w:rsid w:val="00EC5277"/>
    <w:rsid w:val="00EC76F1"/>
    <w:rsid w:val="00ED4C7E"/>
    <w:rsid w:val="00ED577F"/>
    <w:rsid w:val="00EF3357"/>
    <w:rsid w:val="00F0076A"/>
    <w:rsid w:val="00F04A7A"/>
    <w:rsid w:val="00F04CD3"/>
    <w:rsid w:val="00F06A25"/>
    <w:rsid w:val="00F11249"/>
    <w:rsid w:val="00F15498"/>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7895"/>
    <w:rsid w:val="00FA7DF6"/>
    <w:rsid w:val="00FB0961"/>
    <w:rsid w:val="00FB2346"/>
    <w:rsid w:val="00FB2C8C"/>
    <w:rsid w:val="00FB331D"/>
    <w:rsid w:val="00FB37F6"/>
    <w:rsid w:val="00FB5666"/>
    <w:rsid w:val="00FC09E4"/>
    <w:rsid w:val="00FC246A"/>
    <w:rsid w:val="00FC24F4"/>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lampyr.org" TargetMode="External"/><Relationship Id="rId21" Type="http://schemas.openxmlformats.org/officeDocument/2006/relationships/hyperlink" Target="http://cran.r-project.org/web/packages/corHMM/index.html" TargetMode="External"/><Relationship Id="rId22" Type="http://schemas.openxmlformats.org/officeDocument/2006/relationships/hyperlink" Target="http://cran.r-project.org/web/packages/OUwie/" TargetMode="External"/><Relationship Id="rId23" Type="http://schemas.openxmlformats.org/officeDocument/2006/relationships/hyperlink" Target="http://brianomeara.info/brownie" TargetMode="External"/><Relationship Id="rId24" Type="http://schemas.openxmlformats.org/officeDocument/2006/relationships/hyperlink" Target="http://datelife.org/" TargetMode="External"/><Relationship Id="rId25" Type="http://schemas.openxmlformats.org/officeDocument/2006/relationships/hyperlink" Target="http://reolblog.wordpress.com/" TargetMode="External"/><Relationship Id="rId26" Type="http://schemas.openxmlformats.org/officeDocument/2006/relationships/hyperlink" Target="http://cran.r-project.org/web/packages/rPlant/index.html" TargetMode="External"/><Relationship Id="rId27" Type="http://schemas.openxmlformats.org/officeDocument/2006/relationships/hyperlink" Target="https://r-forge.r-project.org/projects/phrapl/" TargetMode="External"/><Relationship Id="rId28" Type="http://schemas.openxmlformats.org/officeDocument/2006/relationships/header" Target="header6.xml"/><Relationship Id="rId29" Type="http://schemas.openxmlformats.org/officeDocument/2006/relationships/footer" Target="footer6.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7.xml"/><Relationship Id="rId31" Type="http://schemas.openxmlformats.org/officeDocument/2006/relationships/footer" Target="footer7.xml"/><Relationship Id="rId32" Type="http://schemas.openxmlformats.org/officeDocument/2006/relationships/header" Target="header8.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footer" Target="footer8.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image" Target="media/image1.emf"/><Relationship Id="rId16" Type="http://schemas.openxmlformats.org/officeDocument/2006/relationships/header" Target="header4.xml"/><Relationship Id="rId17" Type="http://schemas.openxmlformats.org/officeDocument/2006/relationships/footer" Target="footer4.xml"/><Relationship Id="rId18" Type="http://schemas.openxmlformats.org/officeDocument/2006/relationships/header" Target="header5.xml"/><Relationship Id="rId1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50</Pages>
  <Words>16030</Words>
  <Characters>91376</Characters>
  <Application>Microsoft Macintosh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07192</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41</cp:revision>
  <cp:lastPrinted>2009-01-09T16:07:00Z</cp:lastPrinted>
  <dcterms:created xsi:type="dcterms:W3CDTF">2014-08-31T19:22:00Z</dcterms:created>
  <dcterms:modified xsi:type="dcterms:W3CDTF">2014-09-3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